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E982E5" w14:textId="287E5B36" w:rsidR="00E81978" w:rsidRDefault="00A43CF6">
      <w:pPr>
        <w:pStyle w:val="Title"/>
      </w:pPr>
      <w:r>
        <w:t>Mission &amp; Vision and Innovation Description</w:t>
      </w:r>
    </w:p>
    <w:p w14:paraId="204F5273" w14:textId="62C5C877" w:rsidR="00B823AA" w:rsidRDefault="000B50A6" w:rsidP="00B823AA">
      <w:pPr>
        <w:pStyle w:val="Title2"/>
      </w:pPr>
      <w:r>
        <w:t>[Author’s name]</w:t>
      </w:r>
    </w:p>
    <w:p w14:paraId="58A86DEC" w14:textId="34AD3C8A" w:rsidR="00166EDD" w:rsidRDefault="00166EDD" w:rsidP="00B823AA">
      <w:pPr>
        <w:pStyle w:val="Title2"/>
      </w:pPr>
      <w:r>
        <w:t>[Institute’s name]</w:t>
      </w:r>
    </w:p>
    <w:p w14:paraId="1E1AD5A7" w14:textId="16121037" w:rsidR="00E81978" w:rsidRDefault="00E81978" w:rsidP="00B823AA">
      <w:pPr>
        <w:pStyle w:val="Title2"/>
      </w:pPr>
    </w:p>
    <w:p w14:paraId="06833346" w14:textId="2466220F" w:rsidR="00E81978" w:rsidRDefault="00E81978">
      <w:pPr>
        <w:pStyle w:val="Title"/>
      </w:pPr>
    </w:p>
    <w:p w14:paraId="7252C278" w14:textId="290A6AC8" w:rsidR="00A345C6" w:rsidRDefault="00A345C6" w:rsidP="00B823AA">
      <w:pPr>
        <w:pStyle w:val="Title2"/>
      </w:pPr>
    </w:p>
    <w:p w14:paraId="6BFB5EB7" w14:textId="77777777" w:rsidR="00A345C6" w:rsidRDefault="00A345C6">
      <w:r>
        <w:br w:type="page"/>
      </w:r>
    </w:p>
    <w:p w14:paraId="256D8CB1" w14:textId="44A7BCF8" w:rsidR="00E81978" w:rsidRDefault="002624B8" w:rsidP="00B823AA">
      <w:pPr>
        <w:pStyle w:val="Title2"/>
      </w:pPr>
      <w:r>
        <w:lastRenderedPageBreak/>
        <w:t>Mission &amp; Vision and Innovation Description</w:t>
      </w:r>
    </w:p>
    <w:p w14:paraId="7209510E" w14:textId="4274B443" w:rsidR="00B3629F" w:rsidRDefault="00B3629F" w:rsidP="00B823AA">
      <w:pPr>
        <w:pStyle w:val="Title2"/>
        <w:rPr>
          <w:b/>
          <w:bCs/>
        </w:rPr>
      </w:pPr>
      <w:r w:rsidRPr="004F5EF6">
        <w:rPr>
          <w:b/>
          <w:bCs/>
        </w:rPr>
        <w:t>Section 2: Mission &amp; Vision Statement</w:t>
      </w:r>
    </w:p>
    <w:p w14:paraId="1234476F" w14:textId="42DBA0C5" w:rsidR="00B116F3" w:rsidRDefault="00B116F3" w:rsidP="00B116F3">
      <w:pPr>
        <w:pStyle w:val="Title2"/>
        <w:jc w:val="left"/>
        <w:rPr>
          <w:b/>
          <w:bCs/>
        </w:rPr>
      </w:pPr>
      <w:r>
        <w:rPr>
          <w:b/>
          <w:bCs/>
        </w:rPr>
        <w:t>Company’s Mission Statement</w:t>
      </w:r>
    </w:p>
    <w:p w14:paraId="7EB38360" w14:textId="6C9014F5" w:rsidR="00D35C57" w:rsidRDefault="00D35C57" w:rsidP="00B116F3">
      <w:pPr>
        <w:pStyle w:val="Title2"/>
        <w:jc w:val="left"/>
      </w:pPr>
      <w:r>
        <w:rPr>
          <w:b/>
          <w:bCs/>
        </w:rPr>
        <w:tab/>
      </w:r>
      <w:r w:rsidRPr="00ED4AEE">
        <w:t xml:space="preserve">To successfully establish </w:t>
      </w:r>
      <w:r w:rsidR="004A45B1" w:rsidRPr="00ED4AEE">
        <w:t xml:space="preserve">the </w:t>
      </w:r>
      <w:r w:rsidRPr="00ED4AEE">
        <w:t xml:space="preserve">company’s position as </w:t>
      </w:r>
      <w:r w:rsidR="004A45B1" w:rsidRPr="00ED4AEE">
        <w:t xml:space="preserve">a </w:t>
      </w:r>
      <w:r w:rsidRPr="00ED4AEE">
        <w:t xml:space="preserve">renewable energy </w:t>
      </w:r>
      <w:r w:rsidR="00A535A0" w:rsidRPr="00ED4AEE">
        <w:t xml:space="preserve">firm that aims to </w:t>
      </w:r>
      <w:r w:rsidR="006C0E9B" w:rsidRPr="00ED4AEE">
        <w:t>help</w:t>
      </w:r>
      <w:r w:rsidR="00A535A0" w:rsidRPr="00ED4AEE">
        <w:t xml:space="preserve"> potential customers </w:t>
      </w:r>
      <w:r w:rsidR="00BF4C05" w:rsidRPr="00ED4AEE">
        <w:t xml:space="preserve">through its solar manufacturing product and </w:t>
      </w:r>
      <w:r w:rsidR="00011AF4" w:rsidRPr="00ED4AEE">
        <w:t>improved environmental impact.</w:t>
      </w:r>
      <w:r w:rsidR="00011AF4">
        <w:t xml:space="preserve"> </w:t>
      </w:r>
    </w:p>
    <w:p w14:paraId="7D8338A4" w14:textId="55EA5262" w:rsidR="00472814" w:rsidRDefault="00472814" w:rsidP="00B116F3">
      <w:pPr>
        <w:pStyle w:val="Title2"/>
        <w:jc w:val="left"/>
      </w:pPr>
      <w:r>
        <w:tab/>
      </w:r>
      <w:r w:rsidR="00534CE6">
        <w:t xml:space="preserve">The primary aim of </w:t>
      </w:r>
      <w:r w:rsidR="00A84FF8">
        <w:t xml:space="preserve">depicting </w:t>
      </w:r>
      <w:r w:rsidR="00351A9B">
        <w:t xml:space="preserve">the </w:t>
      </w:r>
      <w:r w:rsidR="00A84FF8">
        <w:t xml:space="preserve">mission statement is to explain the main idea that why the organization </w:t>
      </w:r>
      <w:r w:rsidR="004A45B1">
        <w:t>exists</w:t>
      </w:r>
      <w:r w:rsidR="00A84FF8">
        <w:t xml:space="preserve"> and what is its focus </w:t>
      </w:r>
      <w:r w:rsidR="004A45B1">
        <w:t>on</w:t>
      </w:r>
      <w:r w:rsidR="00A84FF8">
        <w:t xml:space="preserve"> business development. </w:t>
      </w:r>
      <w:r w:rsidR="00A045A5">
        <w:t xml:space="preserve">In simple words, the short statement in the form of </w:t>
      </w:r>
      <w:r w:rsidR="004A45B1">
        <w:t xml:space="preserve">the </w:t>
      </w:r>
      <w:r w:rsidR="00A045A5">
        <w:t>mission stat</w:t>
      </w:r>
      <w:r w:rsidR="00300564">
        <w:t>ement of the company is helpful</w:t>
      </w:r>
      <w:r w:rsidR="00A045A5">
        <w:t xml:space="preserve"> to co</w:t>
      </w:r>
      <w:r w:rsidR="001B76DC">
        <w:t xml:space="preserve">ncisely present the central business goal of the organization to the potential clients. </w:t>
      </w:r>
      <w:r>
        <w:t>The</w:t>
      </w:r>
      <w:r w:rsidR="00196160">
        <w:t xml:space="preserve"> defined</w:t>
      </w:r>
      <w:r>
        <w:t xml:space="preserve"> mission statement explicitly illustrates the core aim of the business organization as a solar manufacturing company</w:t>
      </w:r>
      <w:r w:rsidR="00196160">
        <w:t xml:space="preserve">. </w:t>
      </w:r>
      <w:r w:rsidR="007044C0">
        <w:t xml:space="preserve">The central focus of this company is to gain and successfully sustain </w:t>
      </w:r>
      <w:r w:rsidR="0035037D">
        <w:t>the</w:t>
      </w:r>
      <w:r w:rsidR="00B804EE">
        <w:t xml:space="preserve"> strong position</w:t>
      </w:r>
      <w:r w:rsidR="00445E23">
        <w:t xml:space="preserve"> while</w:t>
      </w:r>
      <w:r w:rsidR="00B804EE">
        <w:t xml:space="preserve"> operating in </w:t>
      </w:r>
      <w:r w:rsidR="004A45B1">
        <w:t xml:space="preserve">the </w:t>
      </w:r>
      <w:r w:rsidR="00B804EE">
        <w:t xml:space="preserve">renewable energy </w:t>
      </w:r>
      <w:r w:rsidR="00B0611F">
        <w:t xml:space="preserve">sector. </w:t>
      </w:r>
      <w:r w:rsidR="003B208B">
        <w:t xml:space="preserve">The higher management of the company is keen to </w:t>
      </w:r>
      <w:r w:rsidR="009D4DFC">
        <w:t xml:space="preserve">successfully produce and sell solar products to achieve the higher objective of </w:t>
      </w:r>
      <w:r w:rsidR="004A45B1">
        <w:t xml:space="preserve">a </w:t>
      </w:r>
      <w:r w:rsidR="00662033">
        <w:t>sustainable environment.</w:t>
      </w:r>
      <w:r w:rsidR="00C2126C">
        <w:t xml:space="preserve"> </w:t>
      </w:r>
      <w:r w:rsidR="00202F48">
        <w:t xml:space="preserve">Innovation is the central practical idea adopted and delivered by the company in the form of </w:t>
      </w:r>
      <w:r w:rsidR="004A45B1">
        <w:t xml:space="preserve">a </w:t>
      </w:r>
      <w:r w:rsidR="00202F48">
        <w:t>mission statement</w:t>
      </w:r>
      <w:r w:rsidR="00630B2F">
        <w:t xml:space="preserve"> </w:t>
      </w:r>
      <w:r w:rsidR="00630B2F">
        <w:fldChar w:fldCharType="begin"/>
      </w:r>
      <w:r w:rsidR="00D80A61">
        <w:instrText xml:space="preserve"> ADDIN ZOTERO_ITEM CSL_CITATION {"citationID":"jRFwgHgO","properties":{"formattedCitation":"(Eckmann &amp; Young, 2017)","plainCitation":"(Eckmann &amp; Young, 2017)","noteIndex":0},"citationItems":[{"id":1751,"uris":["http://zotero.org/users/local/7Hi3kAOD/items/6UF72668"],"uri":["http://zotero.org/users/local/7Hi3kAOD/items/6UF72668"],"itemData":{"id":1751,"type":"book","ISBN":"978-0-9982916-8-0","publisher":"Sentia Publishing","title":"Sculpting Rough Ideas Into Elegant Business Plans: Ideas to Action","URL":"https://books.google.com.pk/books?id=IJQtMQAACAAJ","author":[{"family":"Eckmann","given":"H."},{"family":"Young","given":"K."}],"issued":{"date-parts":[["2017"]]}}}],"schema":"https://github.com/citation-style-language/schema/raw/master/csl-citation.json"} </w:instrText>
      </w:r>
      <w:r w:rsidR="00630B2F">
        <w:fldChar w:fldCharType="separate"/>
      </w:r>
      <w:r w:rsidR="00D80A61" w:rsidRPr="00D80A61">
        <w:rPr>
          <w:rFonts w:ascii="Times New Roman" w:hAnsi="Times New Roman" w:cs="Times New Roman"/>
        </w:rPr>
        <w:t>(Eckmann &amp; Young, 2017)</w:t>
      </w:r>
      <w:r w:rsidR="00630B2F">
        <w:fldChar w:fldCharType="end"/>
      </w:r>
      <w:r w:rsidR="00202F48">
        <w:t xml:space="preserve">. </w:t>
      </w:r>
      <w:r w:rsidR="00107330">
        <w:t>The approach of innovation in case</w:t>
      </w:r>
      <w:r w:rsidR="00A22AEC">
        <w:t xml:space="preserve"> of</w:t>
      </w:r>
      <w:r w:rsidR="00107330">
        <w:t xml:space="preserve"> this company appeared in the form </w:t>
      </w:r>
      <w:r w:rsidR="00DE7459">
        <w:t xml:space="preserve">of enhancement of renewable energy. </w:t>
      </w:r>
    </w:p>
    <w:p w14:paraId="36824F8A" w14:textId="179B5C9B" w:rsidR="00D16492" w:rsidRDefault="00D16492" w:rsidP="00B116F3">
      <w:pPr>
        <w:pStyle w:val="Title2"/>
        <w:jc w:val="left"/>
      </w:pPr>
      <w:r>
        <w:tab/>
      </w:r>
      <w:r w:rsidR="002236FF">
        <w:t xml:space="preserve">The feature of environmental impact </w:t>
      </w:r>
      <w:r w:rsidR="00B8705B">
        <w:t xml:space="preserve">has been </w:t>
      </w:r>
      <w:r w:rsidR="002236FF">
        <w:t xml:space="preserve">successfully used by the company in its mission statement. The improvement in </w:t>
      </w:r>
      <w:r w:rsidR="004A45B1">
        <w:t xml:space="preserve">the </w:t>
      </w:r>
      <w:r w:rsidR="002236FF">
        <w:t>environment is an ultimate corporate approach adopted by the company</w:t>
      </w:r>
      <w:r w:rsidR="0063283F">
        <w:t>,</w:t>
      </w:r>
      <w:r w:rsidR="002236FF">
        <w:t xml:space="preserve"> that eventua</w:t>
      </w:r>
      <w:r w:rsidR="002C4125">
        <w:t>lly obtain</w:t>
      </w:r>
      <w:r w:rsidR="004A45B1">
        <w:t>s</w:t>
      </w:r>
      <w:r w:rsidR="002C4125">
        <w:t xml:space="preserve"> through functioning in solar manufacturing products</w:t>
      </w:r>
      <w:r w:rsidR="000E666F">
        <w:t xml:space="preserve"> </w:t>
      </w:r>
      <w:r w:rsidR="000E666F">
        <w:fldChar w:fldCharType="begin"/>
      </w:r>
      <w:r w:rsidR="000E666F">
        <w:instrText xml:space="preserve"> ADDIN ZOTERO_ITEM CSL_CITATION {"citationID":"L9HE0xNn","properties":{"formattedCitation":"(Taiwo et al., 2016)","plainCitation":"(Taiwo et al., 2016)","noteIndex":0},"citationItems":[{"id":1754,"uris":["http://zotero.org/users/local/7Hi3kAOD/items/42PBQ4Z5"],"uri":["http://zotero.org/users/local/7Hi3kAOD/items/42PBQ4Z5"],"itemData":{"id":1754,"type":"article-journal","container-title":"The International Journal of Business &amp; Management","issue":"3","title":"Vision and Mission in Organization: Myth or Heuristic Device?","volume":"4","author":[{"family":"Taiwo","given":"Akeem A."},{"family":"Lawal","given":"Fatai Alani"},{"family":"Agwu","given":"Edwin"}],"issued":{"date-parts":[["2016"]]}}}],"schema":"https://github.com/citation-style-language/schema/raw/master/csl-citation.json"} </w:instrText>
      </w:r>
      <w:r w:rsidR="000E666F">
        <w:fldChar w:fldCharType="separate"/>
      </w:r>
      <w:r w:rsidR="000E666F" w:rsidRPr="000E666F">
        <w:rPr>
          <w:rFonts w:ascii="Times New Roman" w:hAnsi="Times New Roman" w:cs="Times New Roman"/>
        </w:rPr>
        <w:t>(Taiwo et al., 2016)</w:t>
      </w:r>
      <w:r w:rsidR="000E666F">
        <w:fldChar w:fldCharType="end"/>
      </w:r>
      <w:r w:rsidR="002C4125">
        <w:t xml:space="preserve">. </w:t>
      </w:r>
      <w:r w:rsidR="00E00B8A">
        <w:t xml:space="preserve">The mission statement presented by the company also successfully </w:t>
      </w:r>
      <w:r w:rsidR="00906560">
        <w:t>display</w:t>
      </w:r>
      <w:r w:rsidR="00CA134E">
        <w:t>s</w:t>
      </w:r>
      <w:r w:rsidR="00E00B8A">
        <w:t xml:space="preserve"> their central objective of considering the importance of renewable energy. </w:t>
      </w:r>
      <w:r w:rsidR="00906560">
        <w:t xml:space="preserve">The option of solar manufacturing product </w:t>
      </w:r>
      <w:r w:rsidR="00B02BEA">
        <w:t xml:space="preserve">is presented by the company to achieve the ultimate objective of </w:t>
      </w:r>
      <w:r w:rsidR="00B02BEA">
        <w:lastRenderedPageBreak/>
        <w:t>attaining and presenting sustainable</w:t>
      </w:r>
      <w:r w:rsidR="0051611C">
        <w:t>,</w:t>
      </w:r>
      <w:r w:rsidR="00B02BEA">
        <w:t xml:space="preserve"> </w:t>
      </w:r>
      <w:r w:rsidR="004A0CDC">
        <w:t xml:space="preserve">renewable energy. </w:t>
      </w:r>
      <w:r w:rsidR="00256D77">
        <w:t xml:space="preserve">The solution to the energy concerns is presented by the company in the form of </w:t>
      </w:r>
      <w:r w:rsidR="004A45B1">
        <w:t xml:space="preserve">a </w:t>
      </w:r>
      <w:r w:rsidR="00256D77">
        <w:t>solar manufacturing product for the potential market.</w:t>
      </w:r>
    </w:p>
    <w:p w14:paraId="34EFDFF0" w14:textId="74F0CBB9" w:rsidR="00B116F3" w:rsidRDefault="00B116F3" w:rsidP="00B116F3">
      <w:pPr>
        <w:pStyle w:val="Title2"/>
        <w:jc w:val="left"/>
        <w:rPr>
          <w:b/>
          <w:bCs/>
        </w:rPr>
      </w:pPr>
      <w:r>
        <w:rPr>
          <w:b/>
          <w:bCs/>
        </w:rPr>
        <w:t>Company’s Vision Statement</w:t>
      </w:r>
    </w:p>
    <w:p w14:paraId="54C47DBA" w14:textId="646A1229" w:rsidR="005139F7" w:rsidRDefault="005139F7" w:rsidP="00B116F3">
      <w:pPr>
        <w:pStyle w:val="Title2"/>
        <w:jc w:val="left"/>
      </w:pPr>
      <w:r>
        <w:rPr>
          <w:b/>
          <w:bCs/>
        </w:rPr>
        <w:tab/>
      </w:r>
      <w:r w:rsidR="00791A77">
        <w:t xml:space="preserve">Our company’s vision is to be a highly successful solar manufacturing company </w:t>
      </w:r>
      <w:r w:rsidR="005B7CC0">
        <w:t xml:space="preserve">in </w:t>
      </w:r>
      <w:r w:rsidR="004A45B1">
        <w:t xml:space="preserve">the </w:t>
      </w:r>
      <w:r w:rsidR="005B7CC0">
        <w:t xml:space="preserve">renewable energy sector and ensure </w:t>
      </w:r>
      <w:r w:rsidR="004A45B1">
        <w:t xml:space="preserve">the </w:t>
      </w:r>
      <w:r w:rsidR="005B7CC0">
        <w:t>provision of power-saving services</w:t>
      </w:r>
      <w:r w:rsidR="00066E73">
        <w:t xml:space="preserve">. </w:t>
      </w:r>
    </w:p>
    <w:p w14:paraId="54478908" w14:textId="44F2A558" w:rsidR="00E429C9" w:rsidRDefault="00E429C9" w:rsidP="00B116F3">
      <w:pPr>
        <w:pStyle w:val="Title2"/>
        <w:jc w:val="left"/>
      </w:pPr>
      <w:r>
        <w:tab/>
      </w:r>
      <w:r w:rsidR="009C01C7">
        <w:t xml:space="preserve">The primary purpose of stating </w:t>
      </w:r>
      <w:r w:rsidR="00351A9B">
        <w:t xml:space="preserve">the </w:t>
      </w:r>
      <w:r w:rsidR="009C01C7">
        <w:t>company’s vision statement is to clearly define the desired future position of the b</w:t>
      </w:r>
      <w:r w:rsidR="006B2CCE">
        <w:t>usiness</w:t>
      </w:r>
      <w:r w:rsidR="00BC1CE1">
        <w:t xml:space="preserve">. </w:t>
      </w:r>
      <w:r w:rsidR="004A34A9">
        <w:t xml:space="preserve">The company’s aspirations </w:t>
      </w:r>
      <w:r w:rsidR="00A3073A">
        <w:t xml:space="preserve">for </w:t>
      </w:r>
      <w:r w:rsidR="00351A9B">
        <w:t xml:space="preserve">the </w:t>
      </w:r>
      <w:r w:rsidR="00A3073A">
        <w:t xml:space="preserve">future displayed in the form of </w:t>
      </w:r>
      <w:r w:rsidR="00351A9B">
        <w:t xml:space="preserve">a </w:t>
      </w:r>
      <w:r w:rsidR="00B12F8D">
        <w:t xml:space="preserve">vision statement of the business. </w:t>
      </w:r>
      <w:r w:rsidR="009E780B">
        <w:t xml:space="preserve">The ultimate purpose that </w:t>
      </w:r>
      <w:r w:rsidR="00351A9B">
        <w:t xml:space="preserve">the </w:t>
      </w:r>
      <w:r w:rsidR="009E780B">
        <w:t xml:space="preserve">company wants to achieve in </w:t>
      </w:r>
      <w:r w:rsidR="00351A9B">
        <w:t xml:space="preserve">the </w:t>
      </w:r>
      <w:r w:rsidR="009E780B">
        <w:t xml:space="preserve">coming years </w:t>
      </w:r>
      <w:r w:rsidR="00D51574">
        <w:t xml:space="preserve">eventually appears in the form of </w:t>
      </w:r>
      <w:r w:rsidR="00351A9B">
        <w:t xml:space="preserve">a </w:t>
      </w:r>
      <w:r w:rsidR="00D51574">
        <w:t xml:space="preserve">vision of the corporate organization. </w:t>
      </w:r>
      <w:r w:rsidR="00147DCF">
        <w:t xml:space="preserve">Future-oriented declaration of </w:t>
      </w:r>
      <w:r w:rsidR="00351A9B">
        <w:t xml:space="preserve">the </w:t>
      </w:r>
      <w:r w:rsidR="00147DCF">
        <w:t xml:space="preserve">company’s practical strategies appears in the form of </w:t>
      </w:r>
      <w:r w:rsidR="00461C0C">
        <w:t xml:space="preserve">overall vision as </w:t>
      </w:r>
      <w:r w:rsidR="00351A9B">
        <w:t xml:space="preserve">a </w:t>
      </w:r>
      <w:r w:rsidR="00461C0C">
        <w:t xml:space="preserve">statement. </w:t>
      </w:r>
      <w:r w:rsidR="00654C68">
        <w:t xml:space="preserve">The perspective of practical strategies in </w:t>
      </w:r>
      <w:r w:rsidR="00351A9B">
        <w:t xml:space="preserve">the </w:t>
      </w:r>
      <w:r w:rsidR="00654C68">
        <w:t xml:space="preserve">case of </w:t>
      </w:r>
      <w:r w:rsidR="00351A9B">
        <w:t xml:space="preserve">a </w:t>
      </w:r>
      <w:r w:rsidR="00654C68">
        <w:t xml:space="preserve">company’s business can be examined through the practical approach of </w:t>
      </w:r>
      <w:r w:rsidR="00351A9B">
        <w:t xml:space="preserve">the </w:t>
      </w:r>
      <w:r w:rsidR="00186AA5">
        <w:t xml:space="preserve">vision statement. </w:t>
      </w:r>
    </w:p>
    <w:p w14:paraId="201DECE5" w14:textId="0A75FA78" w:rsidR="00ED686D" w:rsidRPr="00E81D57" w:rsidRDefault="00ED686D" w:rsidP="00B116F3">
      <w:pPr>
        <w:pStyle w:val="Title2"/>
        <w:jc w:val="left"/>
      </w:pPr>
      <w:r>
        <w:tab/>
      </w:r>
      <w:r w:rsidR="005C5FCB">
        <w:t xml:space="preserve">A solar manufacturing </w:t>
      </w:r>
      <w:r w:rsidR="006E4876">
        <w:t xml:space="preserve">company presented its idea of future business in </w:t>
      </w:r>
      <w:r w:rsidR="00351A9B">
        <w:t>a</w:t>
      </w:r>
      <w:r w:rsidR="006E4876">
        <w:t xml:space="preserve"> brief form of </w:t>
      </w:r>
      <w:r w:rsidR="00351A9B">
        <w:t xml:space="preserve">the </w:t>
      </w:r>
      <w:r w:rsidR="006E4876">
        <w:t xml:space="preserve">vision statement. </w:t>
      </w:r>
      <w:r w:rsidR="00FE4532">
        <w:t xml:space="preserve">The long-term business idea </w:t>
      </w:r>
      <w:r w:rsidR="00106254">
        <w:t xml:space="preserve">of </w:t>
      </w:r>
      <w:r w:rsidR="00351A9B">
        <w:t xml:space="preserve">the </w:t>
      </w:r>
      <w:r w:rsidR="00106254">
        <w:t xml:space="preserve">company appeared in the form of </w:t>
      </w:r>
      <w:r w:rsidR="00351A9B">
        <w:t xml:space="preserve">a </w:t>
      </w:r>
      <w:r w:rsidR="00F572D0">
        <w:t>vision statement of the company</w:t>
      </w:r>
      <w:r w:rsidR="002F4DA7">
        <w:t xml:space="preserve"> </w:t>
      </w:r>
      <w:r w:rsidR="002F4DA7">
        <w:fldChar w:fldCharType="begin"/>
      </w:r>
      <w:r w:rsidR="002F4DA7">
        <w:instrText xml:space="preserve"> ADDIN ZOTERO_ITEM CSL_CITATION {"citationID":"4rECHOl7","properties":{"formattedCitation":"(Grusenmeyer, 2009)","plainCitation":"(Grusenmeyer, 2009)","noteIndex":0},"citationItems":[{"id":1753,"uris":["http://zotero.org/users/local/7Hi3kAOD/items/6CESCTCS"],"uri":["http://zotero.org/users/local/7Hi3kAOD/items/6CESCTCS"],"itemData":{"id":1753,"type":"article-journal","title":"Mission, vision, values &amp; goals","author":[{"family":"Grusenmeyer","given":"David"}],"issued":{"date-parts":[["2009"]]}}}],"schema":"https://github.com/citation-style-language/schema/raw/master/csl-citation.json"} </w:instrText>
      </w:r>
      <w:r w:rsidR="002F4DA7">
        <w:fldChar w:fldCharType="separate"/>
      </w:r>
      <w:r w:rsidR="002F4DA7" w:rsidRPr="002F4DA7">
        <w:rPr>
          <w:rFonts w:ascii="Times New Roman" w:hAnsi="Times New Roman" w:cs="Times New Roman"/>
        </w:rPr>
        <w:t>(Grusenmeyer, 2009)</w:t>
      </w:r>
      <w:r w:rsidR="002F4DA7">
        <w:fldChar w:fldCharType="end"/>
      </w:r>
      <w:r w:rsidR="00F572D0">
        <w:t xml:space="preserve">. </w:t>
      </w:r>
      <w:r w:rsidR="00324184">
        <w:t xml:space="preserve">The future-oriented vision </w:t>
      </w:r>
      <w:r w:rsidR="004C432B">
        <w:t xml:space="preserve">of the company </w:t>
      </w:r>
      <w:r w:rsidR="00DB0514">
        <w:t xml:space="preserve">clearly explains that the </w:t>
      </w:r>
      <w:r w:rsidR="000C71F8">
        <w:t>goal</w:t>
      </w:r>
      <w:r w:rsidR="00E74AC1">
        <w:t xml:space="preserve"> of the organization is to </w:t>
      </w:r>
      <w:r w:rsidR="006E34DD">
        <w:t xml:space="preserve">achieve the level of </w:t>
      </w:r>
      <w:r w:rsidR="007F075F">
        <w:t>a</w:t>
      </w:r>
      <w:r w:rsidR="00351A9B">
        <w:t xml:space="preserve"> </w:t>
      </w:r>
      <w:r w:rsidR="006E34DD">
        <w:t xml:space="preserve">highly successful solar manufacturing company to offer better practical domains in </w:t>
      </w:r>
      <w:r w:rsidR="00351A9B">
        <w:t xml:space="preserve">the </w:t>
      </w:r>
      <w:r w:rsidR="006E34DD">
        <w:t xml:space="preserve">case of </w:t>
      </w:r>
      <w:r w:rsidR="00351A9B">
        <w:t xml:space="preserve">the </w:t>
      </w:r>
      <w:r w:rsidR="006E34DD">
        <w:t>renewable energy sector</w:t>
      </w:r>
      <w:r w:rsidR="00A86A65">
        <w:t>.</w:t>
      </w:r>
      <w:r w:rsidR="000C71F8">
        <w:t xml:space="preserve"> </w:t>
      </w:r>
      <w:r w:rsidR="00040DA2">
        <w:t xml:space="preserve">The enhancement of </w:t>
      </w:r>
      <w:r w:rsidR="00056315">
        <w:t xml:space="preserve">the </w:t>
      </w:r>
      <w:r w:rsidR="00040DA2">
        <w:t xml:space="preserve">solar-energy business with time is the </w:t>
      </w:r>
      <w:r w:rsidR="00772C00">
        <w:t>goal</w:t>
      </w:r>
      <w:r w:rsidR="00040DA2">
        <w:t xml:space="preserve"> of the company that is displayed in the form of </w:t>
      </w:r>
      <w:r w:rsidR="00056315">
        <w:t xml:space="preserve">a </w:t>
      </w:r>
      <w:r w:rsidR="00040DA2">
        <w:t>vision statement of the organization.</w:t>
      </w:r>
      <w:r w:rsidR="00E91DF2">
        <w:t xml:space="preserve"> The future task for the organization is to establish its corporate position in the competitive innovative market as </w:t>
      </w:r>
      <w:r w:rsidR="004651B7">
        <w:t>a</w:t>
      </w:r>
      <w:r w:rsidR="00E91DF2">
        <w:t xml:space="preserve"> successful </w:t>
      </w:r>
      <w:r w:rsidR="00B15FE3">
        <w:t xml:space="preserve">solar producing company. </w:t>
      </w:r>
      <w:r w:rsidR="004651B7">
        <w:t>The p</w:t>
      </w:r>
      <w:r w:rsidR="00045D24">
        <w:t>rovision of power-saving products is the basic business idea adopted by the organization to deliver better forms of renewable energy for the world</w:t>
      </w:r>
      <w:r w:rsidR="00A31151">
        <w:t xml:space="preserve"> by gradually increasing the horizon of its available innovative market. </w:t>
      </w:r>
      <w:r w:rsidR="00857909">
        <w:t xml:space="preserve">It is also crucial </w:t>
      </w:r>
      <w:r w:rsidR="00857909">
        <w:lastRenderedPageBreak/>
        <w:t xml:space="preserve">to indicate that the illustrated form of </w:t>
      </w:r>
      <w:r w:rsidR="004651B7">
        <w:t xml:space="preserve">the </w:t>
      </w:r>
      <w:r w:rsidR="00857909">
        <w:t>company’s vision statement is completely align</w:t>
      </w:r>
      <w:r w:rsidR="004651B7">
        <w:t>ed</w:t>
      </w:r>
      <w:r w:rsidR="00857909">
        <w:t xml:space="preserve"> with the paradigm of </w:t>
      </w:r>
      <w:r w:rsidR="004651B7">
        <w:t xml:space="preserve">the </w:t>
      </w:r>
      <w:r w:rsidR="00857909">
        <w:t xml:space="preserve">mission statement as the description of </w:t>
      </w:r>
      <w:r w:rsidR="004651B7">
        <w:t xml:space="preserve">the </w:t>
      </w:r>
      <w:r w:rsidR="00857909">
        <w:t xml:space="preserve">company’s potential goals and objectives. </w:t>
      </w:r>
    </w:p>
    <w:p w14:paraId="61AF0801" w14:textId="3F89F0F2" w:rsidR="00B3629F" w:rsidRDefault="00B3629F" w:rsidP="00B823AA">
      <w:pPr>
        <w:pStyle w:val="Title2"/>
        <w:rPr>
          <w:b/>
          <w:bCs/>
        </w:rPr>
      </w:pPr>
      <w:r w:rsidRPr="004F5EF6">
        <w:rPr>
          <w:b/>
          <w:bCs/>
        </w:rPr>
        <w:t xml:space="preserve">Section 3: </w:t>
      </w:r>
      <w:r w:rsidR="009D5906">
        <w:rPr>
          <w:b/>
          <w:bCs/>
        </w:rPr>
        <w:t>I</w:t>
      </w:r>
      <w:r w:rsidRPr="004F5EF6">
        <w:rPr>
          <w:b/>
          <w:bCs/>
        </w:rPr>
        <w:t xml:space="preserve">nnovation Description and industry </w:t>
      </w:r>
      <w:r w:rsidR="00A427BF" w:rsidRPr="004F5EF6">
        <w:rPr>
          <w:b/>
          <w:bCs/>
        </w:rPr>
        <w:t>&amp; Trends Analysis</w:t>
      </w:r>
    </w:p>
    <w:p w14:paraId="29ED3D92" w14:textId="0E5E5C95" w:rsidR="00507F87" w:rsidRDefault="00507F87" w:rsidP="00507F87">
      <w:pPr>
        <w:pStyle w:val="Title2"/>
        <w:jc w:val="left"/>
        <w:rPr>
          <w:b/>
          <w:bCs/>
        </w:rPr>
      </w:pPr>
      <w:r>
        <w:rPr>
          <w:b/>
          <w:bCs/>
        </w:rPr>
        <w:t>Innovation Description</w:t>
      </w:r>
    </w:p>
    <w:p w14:paraId="5512746E" w14:textId="01F47B12" w:rsidR="007265A4" w:rsidRDefault="007265A4" w:rsidP="00507F87">
      <w:pPr>
        <w:pStyle w:val="Title2"/>
        <w:jc w:val="left"/>
      </w:pPr>
      <w:r>
        <w:rPr>
          <w:b/>
          <w:bCs/>
        </w:rPr>
        <w:tab/>
      </w:r>
      <w:r w:rsidRPr="007265A4">
        <w:t>A proper illustration of the objective of innovation description is</w:t>
      </w:r>
      <w:r w:rsidR="00484A09">
        <w:t xml:space="preserve"> a</w:t>
      </w:r>
      <w:r w:rsidRPr="007265A4">
        <w:t xml:space="preserve"> necessary</w:t>
      </w:r>
      <w:r w:rsidR="00CC63BE">
        <w:t xml:space="preserve"> </w:t>
      </w:r>
      <w:r w:rsidRPr="007265A4">
        <w:t xml:space="preserve">condition for the company </w:t>
      </w:r>
      <w:r w:rsidR="00FE52F8">
        <w:t xml:space="preserve">in order </w:t>
      </w:r>
      <w:r w:rsidRPr="007265A4">
        <w:t xml:space="preserve">to successfully present the feasibility of its business. </w:t>
      </w:r>
      <w:r>
        <w:t>The wide-ranging approach of business description comprised o</w:t>
      </w:r>
      <w:r w:rsidR="00CC63BE">
        <w:t>f</w:t>
      </w:r>
      <w:r>
        <w:t xml:space="preserve"> different domains that are integrated to achieve the </w:t>
      </w:r>
      <w:r w:rsidR="00507117">
        <w:t xml:space="preserve">desired form of business enhancement. </w:t>
      </w:r>
      <w:r w:rsidR="001E0F6B">
        <w:t xml:space="preserve">A concise overview of description of product is vital to deliver the basic idea of innovation to the customers. </w:t>
      </w:r>
    </w:p>
    <w:p w14:paraId="72852DF2" w14:textId="34747E59" w:rsidR="00064EBC" w:rsidRDefault="00064EBC" w:rsidP="00507F87">
      <w:pPr>
        <w:pStyle w:val="Title2"/>
        <w:jc w:val="left"/>
        <w:rPr>
          <w:b/>
          <w:bCs/>
        </w:rPr>
      </w:pPr>
      <w:r>
        <w:tab/>
      </w:r>
      <w:r w:rsidR="00830854" w:rsidRPr="0072776B">
        <w:rPr>
          <w:b/>
          <w:bCs/>
        </w:rPr>
        <w:t>Type of Business and Legal Structure</w:t>
      </w:r>
    </w:p>
    <w:p w14:paraId="741FDF64" w14:textId="2C5F60A7" w:rsidR="008D3C83" w:rsidRPr="000B4B5E" w:rsidRDefault="008D3C83" w:rsidP="00507F87">
      <w:pPr>
        <w:pStyle w:val="Title2"/>
        <w:jc w:val="left"/>
      </w:pPr>
      <w:r>
        <w:rPr>
          <w:b/>
          <w:bCs/>
        </w:rPr>
        <w:tab/>
      </w:r>
      <w:r w:rsidRPr="00CF23BE">
        <w:t xml:space="preserve">There are different available options for businesses when it comes to considering </w:t>
      </w:r>
      <w:r w:rsidR="00CC63BE">
        <w:t xml:space="preserve">a </w:t>
      </w:r>
      <w:r w:rsidRPr="00CF23BE">
        <w:t xml:space="preserve">certain type of business according to the nature of the work. </w:t>
      </w:r>
      <w:r w:rsidR="00CF23BE">
        <w:t xml:space="preserve">It is significant to indicate that this company is </w:t>
      </w:r>
      <w:r w:rsidR="00CC63BE">
        <w:t xml:space="preserve">a </w:t>
      </w:r>
      <w:r w:rsidR="00CF23BE">
        <w:t xml:space="preserve">solar manufacturing </w:t>
      </w:r>
      <w:r w:rsidR="00DD6992">
        <w:t xml:space="preserve">organization that will adopt the business domain of partnership. </w:t>
      </w:r>
      <w:r w:rsidR="00B3687F">
        <w:t xml:space="preserve">The </w:t>
      </w:r>
      <w:r w:rsidR="001E714C">
        <w:t xml:space="preserve">approach of business partnership defines the legal structure of the company. </w:t>
      </w:r>
      <w:r w:rsidR="003877F6">
        <w:t xml:space="preserve">It defines the business arrangement where different parties </w:t>
      </w:r>
      <w:r w:rsidR="00C67125">
        <w:t>align</w:t>
      </w:r>
      <w:r w:rsidR="003877F6">
        <w:t xml:space="preserve"> to enhance their mutual interests. </w:t>
      </w:r>
      <w:r w:rsidR="009E0E81">
        <w:t>The legal business criteria of general partnership (GP) will be considered when it comes to apply</w:t>
      </w:r>
      <w:r w:rsidR="00CC63BE">
        <w:t>ing</w:t>
      </w:r>
      <w:r w:rsidR="009E0E81">
        <w:t xml:space="preserve"> the</w:t>
      </w:r>
      <w:r w:rsidR="0070647B">
        <w:t xml:space="preserve"> approach of partnership for this business. </w:t>
      </w:r>
      <w:r w:rsidR="00E85C03">
        <w:t xml:space="preserve">This </w:t>
      </w:r>
      <w:r w:rsidR="00947DC1">
        <w:t>legal</w:t>
      </w:r>
      <w:r w:rsidR="00E85C03">
        <w:t xml:space="preserve"> business paradigm is selected because it </w:t>
      </w:r>
      <w:r w:rsidR="00947DC1">
        <w:t xml:space="preserve">is an easy idea of business creation. </w:t>
      </w:r>
    </w:p>
    <w:p w14:paraId="43430BC6" w14:textId="3E1EB863" w:rsidR="00830854" w:rsidRDefault="00830854" w:rsidP="00507F87">
      <w:pPr>
        <w:pStyle w:val="Title2"/>
        <w:jc w:val="left"/>
        <w:rPr>
          <w:b/>
          <w:bCs/>
        </w:rPr>
      </w:pPr>
      <w:r w:rsidRPr="0072776B">
        <w:rPr>
          <w:b/>
          <w:bCs/>
        </w:rPr>
        <w:tab/>
        <w:t xml:space="preserve">Description of Innovation </w:t>
      </w:r>
    </w:p>
    <w:p w14:paraId="3B9481F6" w14:textId="2090A428" w:rsidR="006A3C58" w:rsidRPr="006A3C58" w:rsidRDefault="006A3C58" w:rsidP="00507F87">
      <w:pPr>
        <w:pStyle w:val="Title2"/>
        <w:jc w:val="left"/>
      </w:pPr>
      <w:r>
        <w:rPr>
          <w:b/>
          <w:bCs/>
        </w:rPr>
        <w:tab/>
      </w:r>
      <w:r w:rsidRPr="006A3C58">
        <w:t xml:space="preserve">It is important for the company to explicitly describe what its business is offering unique in the form of innovation in the competitive market. </w:t>
      </w:r>
      <w:r>
        <w:t xml:space="preserve">This form of consideration is vital </w:t>
      </w:r>
      <w:r w:rsidR="00F95DDC">
        <w:t>to define the innovative feature of the product display</w:t>
      </w:r>
      <w:r w:rsidR="0092017F">
        <w:t>ed</w:t>
      </w:r>
      <w:r w:rsidR="00F95DDC">
        <w:t xml:space="preserve"> by the organization in the market. </w:t>
      </w:r>
      <w:r w:rsidR="00124BE4">
        <w:t xml:space="preserve">The proposed </w:t>
      </w:r>
      <w:r w:rsidR="00124BE4">
        <w:lastRenderedPageBreak/>
        <w:t xml:space="preserve">product of </w:t>
      </w:r>
      <w:r w:rsidR="00056315">
        <w:t xml:space="preserve">a </w:t>
      </w:r>
      <w:r w:rsidR="00124BE4">
        <w:t xml:space="preserve">solar-charged jacket will be </w:t>
      </w:r>
      <w:r w:rsidR="00056315">
        <w:t xml:space="preserve">a </w:t>
      </w:r>
      <w:r w:rsidR="00124BE4">
        <w:t xml:space="preserve">unique contribution </w:t>
      </w:r>
      <w:r w:rsidR="00B56045">
        <w:t xml:space="preserve">to the potential marketplace because </w:t>
      </w:r>
      <w:r w:rsidR="00BF6550">
        <w:t xml:space="preserve">the chargeable prospect of this product allows users to </w:t>
      </w:r>
      <w:r w:rsidR="00BE58AA">
        <w:t>char</w:t>
      </w:r>
      <w:r w:rsidR="00935DC1">
        <w:t>g</w:t>
      </w:r>
      <w:r w:rsidR="00BE58AA">
        <w:t xml:space="preserve">e the batteries of their mobile phones. </w:t>
      </w:r>
      <w:r w:rsidR="005B180D">
        <w:t xml:space="preserve">The facility of recharging mobile phones with the domain of renewable energy is </w:t>
      </w:r>
      <w:r w:rsidR="00056315">
        <w:t xml:space="preserve">a </w:t>
      </w:r>
      <w:r w:rsidR="005B180D">
        <w:t xml:space="preserve">unique idea </w:t>
      </w:r>
      <w:r w:rsidR="00935DC1">
        <w:t xml:space="preserve">within the setting of </w:t>
      </w:r>
      <w:r w:rsidR="00056315">
        <w:t xml:space="preserve">the </w:t>
      </w:r>
      <w:r w:rsidR="00935DC1">
        <w:t xml:space="preserve">target market. </w:t>
      </w:r>
      <w:r w:rsidR="00C83B0F">
        <w:t xml:space="preserve">The installed solar plates </w:t>
      </w:r>
      <w:r w:rsidR="009208CE">
        <w:t xml:space="preserve">in </w:t>
      </w:r>
      <w:r w:rsidR="00056315">
        <w:t xml:space="preserve">a </w:t>
      </w:r>
      <w:r w:rsidR="009208CE">
        <w:t xml:space="preserve">solar jacket </w:t>
      </w:r>
      <w:r w:rsidR="00877B9B">
        <w:t xml:space="preserve">will </w:t>
      </w:r>
      <w:r w:rsidR="009208CE">
        <w:t xml:space="preserve">provide the facility of charging </w:t>
      </w:r>
      <w:r w:rsidR="00877B9B">
        <w:t xml:space="preserve">mobile batteries in the time of need. </w:t>
      </w:r>
    </w:p>
    <w:p w14:paraId="2B8FD6B5" w14:textId="7EDA86A5" w:rsidR="00830854" w:rsidRDefault="008B0991" w:rsidP="00507F87">
      <w:pPr>
        <w:pStyle w:val="Title2"/>
        <w:jc w:val="left"/>
        <w:rPr>
          <w:b/>
          <w:bCs/>
        </w:rPr>
      </w:pPr>
      <w:r>
        <w:rPr>
          <w:b/>
          <w:bCs/>
        </w:rPr>
        <w:tab/>
      </w:r>
      <w:r w:rsidR="00830854" w:rsidRPr="0072776B">
        <w:rPr>
          <w:b/>
          <w:bCs/>
        </w:rPr>
        <w:t>Core Competencies of the Business</w:t>
      </w:r>
    </w:p>
    <w:p w14:paraId="206C6872" w14:textId="028FCF90" w:rsidR="00051677" w:rsidRPr="00026F6D" w:rsidRDefault="00051677" w:rsidP="00507F87">
      <w:pPr>
        <w:pStyle w:val="Title2"/>
        <w:jc w:val="left"/>
      </w:pPr>
      <w:r>
        <w:rPr>
          <w:b/>
          <w:bCs/>
        </w:rPr>
        <w:tab/>
      </w:r>
      <w:r w:rsidRPr="00026F6D">
        <w:t xml:space="preserve">A comprehensive description of </w:t>
      </w:r>
      <w:r w:rsidR="00323792">
        <w:t xml:space="preserve">the </w:t>
      </w:r>
      <w:r w:rsidRPr="00026F6D">
        <w:t xml:space="preserve">core competencies of the business is </w:t>
      </w:r>
      <w:r w:rsidR="00323792">
        <w:t xml:space="preserve">an </w:t>
      </w:r>
      <w:r w:rsidRPr="00026F6D">
        <w:t xml:space="preserve">essential condition to illustrate the central business approach within the market setting. </w:t>
      </w:r>
      <w:r w:rsidR="00BB4400">
        <w:t xml:space="preserve">The central business competency for the innovation business is to successfully develop </w:t>
      </w:r>
      <w:r w:rsidR="00323792">
        <w:t>the</w:t>
      </w:r>
      <w:r w:rsidR="00BB4400">
        <w:t xml:space="preserve"> desired form of </w:t>
      </w:r>
      <w:r w:rsidR="00323792">
        <w:t xml:space="preserve">a </w:t>
      </w:r>
      <w:r w:rsidR="00BB4400">
        <w:t xml:space="preserve">unifying framework. </w:t>
      </w:r>
      <w:r w:rsidR="00F978BC">
        <w:t xml:space="preserve">This standard is linked with the core design of business aspiration adopted by the company. </w:t>
      </w:r>
      <w:r w:rsidR="00030ED9">
        <w:t xml:space="preserve">The entire procedure of product design is one of the central competencies for the company that is helpful to achieve </w:t>
      </w:r>
      <w:r w:rsidR="00323792">
        <w:t xml:space="preserve">an </w:t>
      </w:r>
      <w:r w:rsidR="00030ED9">
        <w:t xml:space="preserve">advanced form of business outcomes. </w:t>
      </w:r>
      <w:r w:rsidR="00F20D98">
        <w:t xml:space="preserve">The unique and innovative design of the product is the potential approach that can create </w:t>
      </w:r>
      <w:r w:rsidR="00323792">
        <w:t xml:space="preserve">a </w:t>
      </w:r>
      <w:r w:rsidR="00F20D98">
        <w:t xml:space="preserve">positive corporate difference for this organization. </w:t>
      </w:r>
    </w:p>
    <w:p w14:paraId="244B9AC5" w14:textId="7ED45EB8" w:rsidR="00830854" w:rsidRDefault="00830854" w:rsidP="00507F87">
      <w:pPr>
        <w:pStyle w:val="Title2"/>
        <w:jc w:val="left"/>
        <w:rPr>
          <w:b/>
          <w:bCs/>
        </w:rPr>
      </w:pPr>
      <w:r w:rsidRPr="0072776B">
        <w:rPr>
          <w:b/>
          <w:bCs/>
        </w:rPr>
        <w:tab/>
        <w:t xml:space="preserve">Overview of the </w:t>
      </w:r>
      <w:r w:rsidR="00872C3D" w:rsidRPr="0072776B">
        <w:rPr>
          <w:b/>
          <w:bCs/>
        </w:rPr>
        <w:t>Business</w:t>
      </w:r>
      <w:r w:rsidR="0017473D">
        <w:rPr>
          <w:b/>
          <w:bCs/>
        </w:rPr>
        <w:t xml:space="preserve"> Location</w:t>
      </w:r>
    </w:p>
    <w:p w14:paraId="3442C749" w14:textId="0A97CD47" w:rsidR="00915E46" w:rsidRDefault="00915E46" w:rsidP="00507F87">
      <w:pPr>
        <w:pStyle w:val="Title2"/>
        <w:jc w:val="left"/>
      </w:pPr>
      <w:r w:rsidRPr="00157B9C">
        <w:tab/>
      </w:r>
      <w:r w:rsidR="00323792">
        <w:t>P</w:t>
      </w:r>
      <w:r w:rsidRPr="00157B9C">
        <w:t xml:space="preserve">roper consideration of potential business location is </w:t>
      </w:r>
      <w:r w:rsidR="00323792">
        <w:t xml:space="preserve">an </w:t>
      </w:r>
      <w:r w:rsidRPr="00157B9C">
        <w:t>essential condition to determine the feasibility of the entire business plan.</w:t>
      </w:r>
      <w:r w:rsidR="000B2AF7">
        <w:t xml:space="preserve"> The</w:t>
      </w:r>
      <w:r w:rsidR="00EE695F">
        <w:t xml:space="preserve"> </w:t>
      </w:r>
      <w:r w:rsidR="00B03F81">
        <w:t xml:space="preserve">characteristics of business location </w:t>
      </w:r>
      <w:r w:rsidR="00323792">
        <w:t>are</w:t>
      </w:r>
      <w:r w:rsidR="00454790">
        <w:t xml:space="preserve"> </w:t>
      </w:r>
      <w:r w:rsidR="00323792">
        <w:t xml:space="preserve">the </w:t>
      </w:r>
      <w:r w:rsidR="00454790">
        <w:t xml:space="preserve">primary condition </w:t>
      </w:r>
      <w:r w:rsidR="004A150C">
        <w:t xml:space="preserve">to determine the suitability </w:t>
      </w:r>
      <w:r w:rsidR="00B371A5">
        <w:t xml:space="preserve">of </w:t>
      </w:r>
      <w:r w:rsidR="00323792">
        <w:t xml:space="preserve">a </w:t>
      </w:r>
      <w:r w:rsidR="00B371A5">
        <w:t xml:space="preserve">business plan offering for the innovative product of </w:t>
      </w:r>
      <w:r w:rsidR="00323792">
        <w:t xml:space="preserve">a </w:t>
      </w:r>
      <w:r w:rsidR="00B371A5">
        <w:t xml:space="preserve">solar-charged jacket. </w:t>
      </w:r>
      <w:r w:rsidR="00A16CD6">
        <w:t xml:space="preserve">Loma Linda, the city of California is the </w:t>
      </w:r>
      <w:r w:rsidR="005B6F5A">
        <w:t xml:space="preserve">target location to introduce the product of </w:t>
      </w:r>
      <w:r w:rsidR="00323792">
        <w:t xml:space="preserve">a </w:t>
      </w:r>
      <w:r w:rsidR="005B6F5A">
        <w:t xml:space="preserve">solar-charged jacket </w:t>
      </w:r>
      <w:r w:rsidR="00176992">
        <w:t xml:space="preserve">for potential customers. </w:t>
      </w:r>
      <w:r w:rsidR="0082446D">
        <w:t xml:space="preserve">The </w:t>
      </w:r>
      <w:r w:rsidR="00CB28AE">
        <w:t>projected business location for the product is determine</w:t>
      </w:r>
      <w:r w:rsidR="00323792">
        <w:t>d</w:t>
      </w:r>
      <w:r w:rsidR="00CB28AE">
        <w:t xml:space="preserve"> considering the specific characteristics of customer convenience, proper availability of required resources, personal place </w:t>
      </w:r>
      <w:r w:rsidR="004C058D">
        <w:t>preference by the producers, and the significant form of site availability</w:t>
      </w:r>
      <w:r w:rsidR="005671BB">
        <w:t xml:space="preserve"> </w:t>
      </w:r>
      <w:r w:rsidR="005671BB">
        <w:fldChar w:fldCharType="begin"/>
      </w:r>
      <w:r w:rsidR="005671BB">
        <w:instrText xml:space="preserve"> ADDIN ZOTERO_ITEM CSL_CITATION {"citationID":"6RV17mea","properties":{"formattedCitation":"(Harrison &amp; McMillan, 2011)","plainCitation":"(Harrison &amp; McMillan, 2011)","noteIndex":0},"citationItems":[{"id":1757,"uris":["http://zotero.org/users/local/7Hi3kAOD/items/F62ZGVDU"],"uri":["http://zotero.org/users/local/7Hi3kAOD/items/F62ZGVDU"],"itemData":{"id":1757,"type":"article-journal","container-title":"Review of Economics and Statistics","issue":"3","page":"857-875","title":"Offshoring jobs? Multinationals and US manufacturing employment","volume":"93","author":[{"family":"Harrison","given":"Ann"},{"family":"McMillan","given":"Margaret"}],"issued":{"date-parts":[["2011"]]}}}],"schema":"https://github.com/citation-style-language/schema/raw/master/csl-citation.json"} </w:instrText>
      </w:r>
      <w:r w:rsidR="005671BB">
        <w:fldChar w:fldCharType="separate"/>
      </w:r>
      <w:r w:rsidR="005671BB" w:rsidRPr="005671BB">
        <w:rPr>
          <w:rFonts w:ascii="Times New Roman" w:hAnsi="Times New Roman" w:cs="Times New Roman"/>
        </w:rPr>
        <w:t>(Harrison &amp; McMillan, 2011)</w:t>
      </w:r>
      <w:r w:rsidR="005671BB">
        <w:fldChar w:fldCharType="end"/>
      </w:r>
      <w:r w:rsidR="004C058D">
        <w:t xml:space="preserve">. </w:t>
      </w:r>
      <w:r w:rsidR="005A4933">
        <w:t xml:space="preserve">All these aspects played their role as </w:t>
      </w:r>
      <w:r w:rsidR="00323792">
        <w:t xml:space="preserve">a </w:t>
      </w:r>
      <w:r w:rsidR="005A4933">
        <w:lastRenderedPageBreak/>
        <w:t xml:space="preserve">guiding principle to </w:t>
      </w:r>
      <w:r w:rsidR="00CD2B4A">
        <w:t xml:space="preserve">select the city of Loma Linda as </w:t>
      </w:r>
      <w:r w:rsidR="00323792">
        <w:t xml:space="preserve">a </w:t>
      </w:r>
      <w:r w:rsidR="00CD2B4A">
        <w:t xml:space="preserve">suitable business location for the product of </w:t>
      </w:r>
      <w:r w:rsidR="00323792">
        <w:t xml:space="preserve">a </w:t>
      </w:r>
      <w:r w:rsidR="00CD2B4A">
        <w:t xml:space="preserve">solar-charged jacket. </w:t>
      </w:r>
    </w:p>
    <w:p w14:paraId="00D15251" w14:textId="43C9E0B7" w:rsidR="00872C3D" w:rsidRDefault="00872C3D" w:rsidP="00844A4A">
      <w:pPr>
        <w:pStyle w:val="Title2"/>
        <w:ind w:firstLine="720"/>
        <w:jc w:val="left"/>
        <w:rPr>
          <w:b/>
          <w:bCs/>
        </w:rPr>
      </w:pPr>
      <w:r w:rsidRPr="0072776B">
        <w:rPr>
          <w:b/>
          <w:bCs/>
        </w:rPr>
        <w:t>Demographics of Target Market</w:t>
      </w:r>
    </w:p>
    <w:p w14:paraId="2CD20438" w14:textId="1B6D511D" w:rsidR="00362E7B" w:rsidRPr="00362E7B" w:rsidRDefault="00362E7B" w:rsidP="00507F87">
      <w:pPr>
        <w:pStyle w:val="Title2"/>
        <w:jc w:val="left"/>
      </w:pPr>
      <w:r>
        <w:rPr>
          <w:b/>
          <w:bCs/>
        </w:rPr>
        <w:tab/>
      </w:r>
      <w:r w:rsidRPr="00362E7B">
        <w:t>Now, let’s discuss the demographics of the target population. Loma Linda, California has an estimated population of nearly 24,382 as per the US Census estimation. The target population for solar-charged jackets is children and adults. These jackets are not made for senior citizens. Knowing about the demographics of the target population is highly necessary as it helps an organization to understand its consumers. The target population for this product is mostly White and Asians. Whites represent 54.51% of the overall population of Loma Linda, while Asian represents 25 percent.</w:t>
      </w:r>
    </w:p>
    <w:p w14:paraId="21BD887B" w14:textId="3213C698" w:rsidR="00507F87" w:rsidRDefault="00507F87" w:rsidP="00844A4A">
      <w:pPr>
        <w:pStyle w:val="Title2"/>
        <w:jc w:val="left"/>
        <w:rPr>
          <w:b/>
          <w:bCs/>
        </w:rPr>
      </w:pPr>
      <w:r>
        <w:rPr>
          <w:b/>
          <w:bCs/>
        </w:rPr>
        <w:t>Industry &amp; Trends Analysis</w:t>
      </w:r>
    </w:p>
    <w:p w14:paraId="3BB67655" w14:textId="4B3606D9" w:rsidR="002A3D5F" w:rsidRDefault="002A3D5F" w:rsidP="00507F87">
      <w:pPr>
        <w:pStyle w:val="Title2"/>
        <w:jc w:val="left"/>
      </w:pPr>
      <w:r>
        <w:rPr>
          <w:b/>
          <w:bCs/>
        </w:rPr>
        <w:tab/>
      </w:r>
      <w:r w:rsidRPr="005A5B6F">
        <w:t xml:space="preserve">A detailed </w:t>
      </w:r>
      <w:r w:rsidR="005A5B6F">
        <w:t xml:space="preserve">analysis of the entire industry structure and trends is necessary </w:t>
      </w:r>
      <w:r w:rsidR="007E79ED">
        <w:t xml:space="preserve">to </w:t>
      </w:r>
      <w:r w:rsidR="005A5B6F">
        <w:t xml:space="preserve">condition to evaluate the margin of profitability and business enhancement for the company. </w:t>
      </w:r>
      <w:r w:rsidR="00A570D7">
        <w:t xml:space="preserve">This practical perspective assists to determine the participation of this innovative product </w:t>
      </w:r>
      <w:r w:rsidR="00BE59F5">
        <w:t xml:space="preserve">in </w:t>
      </w:r>
      <w:r w:rsidR="007E79ED">
        <w:t xml:space="preserve">the </w:t>
      </w:r>
      <w:r w:rsidR="00BE59F5">
        <w:t xml:space="preserve">existing domain of </w:t>
      </w:r>
      <w:r w:rsidR="007E79ED">
        <w:t xml:space="preserve">the </w:t>
      </w:r>
      <w:r w:rsidR="00BE59F5">
        <w:t xml:space="preserve">innovation market. </w:t>
      </w:r>
    </w:p>
    <w:p w14:paraId="3CF1BFCF" w14:textId="5EE8125B" w:rsidR="00A66DC0" w:rsidRDefault="00A66DC0" w:rsidP="00507F87">
      <w:pPr>
        <w:pStyle w:val="Title2"/>
        <w:jc w:val="left"/>
        <w:rPr>
          <w:b/>
          <w:bCs/>
        </w:rPr>
      </w:pPr>
      <w:r>
        <w:tab/>
      </w:r>
      <w:r w:rsidRPr="00B507F8">
        <w:rPr>
          <w:b/>
          <w:bCs/>
        </w:rPr>
        <w:t>History of the Industry</w:t>
      </w:r>
    </w:p>
    <w:p w14:paraId="081513F0" w14:textId="5634ABC2" w:rsidR="00B507F8" w:rsidRDefault="00B507F8" w:rsidP="00507F87">
      <w:pPr>
        <w:pStyle w:val="Title2"/>
        <w:jc w:val="left"/>
      </w:pPr>
      <w:r w:rsidRPr="00090778">
        <w:tab/>
      </w:r>
      <w:r w:rsidR="001F7A48" w:rsidRPr="00090778">
        <w:t xml:space="preserve">The </w:t>
      </w:r>
      <w:r w:rsidR="00090778" w:rsidRPr="00090778">
        <w:t xml:space="preserve">country of America </w:t>
      </w:r>
      <w:r w:rsidR="00090778">
        <w:t xml:space="preserve">has </w:t>
      </w:r>
      <w:r w:rsidR="007E79ED">
        <w:t xml:space="preserve">a </w:t>
      </w:r>
      <w:r w:rsidR="00090778">
        <w:t xml:space="preserve">long history of </w:t>
      </w:r>
      <w:r w:rsidR="007E79ED">
        <w:t xml:space="preserve">the </w:t>
      </w:r>
      <w:r w:rsidR="00090778">
        <w:t xml:space="preserve">manufacturing sector that come up with various innovative domains according to </w:t>
      </w:r>
      <w:r w:rsidR="007E79ED">
        <w:t xml:space="preserve">the </w:t>
      </w:r>
      <w:r w:rsidR="00090778">
        <w:t xml:space="preserve">need of the situation. </w:t>
      </w:r>
      <w:r w:rsidR="00C66397">
        <w:t xml:space="preserve">Innovation is one of the key operating </w:t>
      </w:r>
      <w:r w:rsidR="009D4A50">
        <w:t>factors</w:t>
      </w:r>
      <w:r w:rsidR="00C66397">
        <w:t xml:space="preserve"> associated with the broader spectrum of </w:t>
      </w:r>
      <w:r w:rsidR="007E79ED">
        <w:t xml:space="preserve">the </w:t>
      </w:r>
      <w:r w:rsidR="00C66397">
        <w:t xml:space="preserve">manufacturing industry in the American market. </w:t>
      </w:r>
      <w:r w:rsidR="009D4A50">
        <w:t xml:space="preserve">In </w:t>
      </w:r>
      <w:r w:rsidR="007E79ED">
        <w:t xml:space="preserve">the </w:t>
      </w:r>
      <w:r w:rsidR="009D4A50">
        <w:t xml:space="preserve">early 1990s, the </w:t>
      </w:r>
      <w:r w:rsidR="00267A88">
        <w:t xml:space="preserve">practical domain of manufacturing appeared as the one significant form of industry. </w:t>
      </w:r>
    </w:p>
    <w:p w14:paraId="3DAE1AFA" w14:textId="6B7EE296" w:rsidR="00844A4A" w:rsidRDefault="00844A4A" w:rsidP="00507F87">
      <w:pPr>
        <w:pStyle w:val="Title2"/>
        <w:jc w:val="left"/>
      </w:pPr>
    </w:p>
    <w:p w14:paraId="7DC77C57" w14:textId="77777777" w:rsidR="00844A4A" w:rsidRPr="00090778" w:rsidRDefault="00844A4A" w:rsidP="00507F87">
      <w:pPr>
        <w:pStyle w:val="Title2"/>
        <w:jc w:val="left"/>
      </w:pPr>
      <w:bookmarkStart w:id="0" w:name="_GoBack"/>
      <w:bookmarkEnd w:id="0"/>
    </w:p>
    <w:p w14:paraId="1DDA536F" w14:textId="6B3CFC24" w:rsidR="00A66DC0" w:rsidRDefault="00A66DC0" w:rsidP="00507F87">
      <w:pPr>
        <w:pStyle w:val="Title2"/>
        <w:jc w:val="left"/>
        <w:rPr>
          <w:b/>
          <w:bCs/>
        </w:rPr>
      </w:pPr>
      <w:r w:rsidRPr="00B507F8">
        <w:rPr>
          <w:b/>
          <w:bCs/>
        </w:rPr>
        <w:lastRenderedPageBreak/>
        <w:tab/>
        <w:t>Size of the Industry</w:t>
      </w:r>
    </w:p>
    <w:p w14:paraId="1DA1E286" w14:textId="1D60CB9D" w:rsidR="009C25D1" w:rsidRPr="00056B94" w:rsidRDefault="009C25D1" w:rsidP="00507F87">
      <w:pPr>
        <w:pStyle w:val="Title2"/>
        <w:jc w:val="left"/>
      </w:pPr>
      <w:r>
        <w:rPr>
          <w:b/>
          <w:bCs/>
        </w:rPr>
        <w:tab/>
      </w:r>
      <w:r w:rsidR="00630B2F">
        <w:t>The m</w:t>
      </w:r>
      <w:r w:rsidR="00056B94" w:rsidRPr="00056B94">
        <w:t xml:space="preserve">anufacturing industry is characterized as one of the major </w:t>
      </w:r>
      <w:r w:rsidR="00056B94">
        <w:t xml:space="preserve">industries in the country that involves </w:t>
      </w:r>
      <w:r w:rsidR="00630B2F">
        <w:t xml:space="preserve">a </w:t>
      </w:r>
      <w:r w:rsidR="00056B94">
        <w:t xml:space="preserve">number of stakeholders. </w:t>
      </w:r>
      <w:r w:rsidR="003C3D0D">
        <w:t xml:space="preserve">It is established that there are approximately 12.4 million individuals associated with the business domain of </w:t>
      </w:r>
      <w:r w:rsidR="00630B2F">
        <w:t xml:space="preserve">the </w:t>
      </w:r>
      <w:r w:rsidR="003C3D0D">
        <w:t xml:space="preserve">manufacturing sector operating in the country. </w:t>
      </w:r>
      <w:r w:rsidR="0018062B">
        <w:t xml:space="preserve">A large share of </w:t>
      </w:r>
      <w:r w:rsidR="00630B2F">
        <w:t xml:space="preserve">the </w:t>
      </w:r>
      <w:r w:rsidR="0018062B">
        <w:t xml:space="preserve">country’s output obtained from the business under the spectrum of </w:t>
      </w:r>
      <w:r w:rsidR="00630B2F">
        <w:t xml:space="preserve">the </w:t>
      </w:r>
      <w:r w:rsidR="0018062B">
        <w:t xml:space="preserve">manufacturing sector. </w:t>
      </w:r>
    </w:p>
    <w:p w14:paraId="29E46A05" w14:textId="3B78A0BA" w:rsidR="00A66DC0" w:rsidRDefault="00A66DC0" w:rsidP="00507F87">
      <w:pPr>
        <w:pStyle w:val="Title2"/>
        <w:jc w:val="left"/>
        <w:rPr>
          <w:b/>
          <w:bCs/>
        </w:rPr>
      </w:pPr>
      <w:r w:rsidRPr="00B507F8">
        <w:rPr>
          <w:b/>
          <w:bCs/>
        </w:rPr>
        <w:tab/>
        <w:t>Industry Evolution</w:t>
      </w:r>
    </w:p>
    <w:p w14:paraId="1DBAD837" w14:textId="6AF4322C" w:rsidR="000C3E96" w:rsidRPr="000C3E96" w:rsidRDefault="000C3E96" w:rsidP="00507F87">
      <w:pPr>
        <w:pStyle w:val="Title2"/>
        <w:jc w:val="left"/>
      </w:pPr>
      <w:r>
        <w:rPr>
          <w:b/>
          <w:bCs/>
        </w:rPr>
        <w:tab/>
      </w:r>
      <w:r w:rsidRPr="000C3E96">
        <w:t xml:space="preserve">A comprehensive assessment of the entire paradigm of evolution in the scenario of </w:t>
      </w:r>
      <w:r w:rsidR="00630B2F">
        <w:t xml:space="preserve">the </w:t>
      </w:r>
      <w:r w:rsidRPr="000C3E96">
        <w:t xml:space="preserve">manufacturing industry is </w:t>
      </w:r>
      <w:r w:rsidR="00630B2F">
        <w:t xml:space="preserve">a </w:t>
      </w:r>
      <w:r w:rsidRPr="000C3E96">
        <w:t xml:space="preserve">mandatory condition to examine the potential of further growth in this context. </w:t>
      </w:r>
      <w:r>
        <w:t xml:space="preserve">The growing success of the industry clearly reveals that there are higher chances of </w:t>
      </w:r>
      <w:r w:rsidR="00D93B9D">
        <w:t xml:space="preserve">business enhancement by offering different innovative business ideas. </w:t>
      </w:r>
      <w:r w:rsidR="00AC4563">
        <w:t>Innovation is recognized as the one key element that bring</w:t>
      </w:r>
      <w:r w:rsidR="00630B2F">
        <w:t>s</w:t>
      </w:r>
      <w:r w:rsidR="00AC4563">
        <w:t xml:space="preserve"> </w:t>
      </w:r>
      <w:r w:rsidR="00EF5036">
        <w:t xml:space="preserve">potential advancement in the scenario of </w:t>
      </w:r>
      <w:r w:rsidR="00630B2F">
        <w:t xml:space="preserve">the </w:t>
      </w:r>
      <w:r w:rsidR="00EF5036">
        <w:t xml:space="preserve">manufacturing sector of the country. </w:t>
      </w:r>
    </w:p>
    <w:p w14:paraId="2A07EA24" w14:textId="0D099F82" w:rsidR="00A66DC0" w:rsidRDefault="00A66DC0" w:rsidP="00507F87">
      <w:pPr>
        <w:pStyle w:val="Title2"/>
        <w:jc w:val="left"/>
        <w:rPr>
          <w:b/>
          <w:bCs/>
        </w:rPr>
      </w:pPr>
      <w:r w:rsidRPr="00B507F8">
        <w:rPr>
          <w:b/>
          <w:bCs/>
        </w:rPr>
        <w:tab/>
        <w:t>The Expected Trend</w:t>
      </w:r>
    </w:p>
    <w:p w14:paraId="4538E710" w14:textId="428BFDAF" w:rsidR="00467A63" w:rsidRPr="00467A63" w:rsidRDefault="00467A63" w:rsidP="00507F87">
      <w:pPr>
        <w:pStyle w:val="Title2"/>
        <w:jc w:val="left"/>
      </w:pPr>
      <w:r>
        <w:rPr>
          <w:b/>
          <w:bCs/>
        </w:rPr>
        <w:tab/>
      </w:r>
      <w:r w:rsidRPr="00467A63">
        <w:t xml:space="preserve">The manufacturing industry of </w:t>
      </w:r>
      <w:r w:rsidR="00630B2F">
        <w:t xml:space="preserve">the </w:t>
      </w:r>
      <w:r w:rsidR="00E80ED3">
        <w:t xml:space="preserve">US has </w:t>
      </w:r>
      <w:r w:rsidR="00630B2F">
        <w:t xml:space="preserve">a </w:t>
      </w:r>
      <w:r w:rsidR="00E80ED3">
        <w:t xml:space="preserve">high potential </w:t>
      </w:r>
      <w:r w:rsidR="00630B2F">
        <w:t>for</w:t>
      </w:r>
      <w:r w:rsidR="00E80ED3">
        <w:t xml:space="preserve"> growth by successfully embracing the perspective of innovation and different forms of technological development. Currently, there </w:t>
      </w:r>
      <w:r w:rsidR="00630B2F">
        <w:t>is</w:t>
      </w:r>
      <w:r w:rsidR="00E80ED3">
        <w:t xml:space="preserve"> </w:t>
      </w:r>
      <w:r w:rsidR="00630B2F">
        <w:t xml:space="preserve">a </w:t>
      </w:r>
      <w:r w:rsidR="00E80ED3">
        <w:t xml:space="preserve">number of domains where </w:t>
      </w:r>
      <w:r w:rsidR="00630B2F">
        <w:t xml:space="preserve">the </w:t>
      </w:r>
      <w:r w:rsidR="00E80ED3">
        <w:t>industry is successfully embracing digital development</w:t>
      </w:r>
      <w:r w:rsidR="002D2EF4">
        <w:t xml:space="preserve"> </w:t>
      </w:r>
      <w:r w:rsidR="002D2EF4">
        <w:fldChar w:fldCharType="begin"/>
      </w:r>
      <w:r w:rsidR="002D2EF4">
        <w:instrText xml:space="preserve"> ADDIN ZOTERO_ITEM CSL_CITATION {"citationID":"MJoY889P","properties":{"formattedCitation":"(Platzer, 2012)","plainCitation":"(Platzer, 2012)","noteIndex":0},"citationItems":[{"id":1755,"uris":["http://zotero.org/users/local/7Hi3kAOD/items/DUQ9K3JV"],"uri":["http://zotero.org/users/local/7Hi3kAOD/items/DUQ9K3JV"],"itemData":{"id":1755,"type":"paper-conference","publisher":"Library of Congress, Congressional Research Service","title":"US solar photovoltaic manufacturing: Industry trends, global competition, federal support","author":[{"family":"Platzer","given":"Michaela D."}],"issued":{"date-parts":[["2012"]]}}}],"schema":"https://github.com/citation-style-language/schema/raw/master/csl-citation.json"} </w:instrText>
      </w:r>
      <w:r w:rsidR="002D2EF4">
        <w:fldChar w:fldCharType="separate"/>
      </w:r>
      <w:r w:rsidR="002D2EF4" w:rsidRPr="002D2EF4">
        <w:rPr>
          <w:rFonts w:ascii="Times New Roman" w:hAnsi="Times New Roman" w:cs="Times New Roman"/>
        </w:rPr>
        <w:t>(Platzer, 2012)</w:t>
      </w:r>
      <w:r w:rsidR="002D2EF4">
        <w:fldChar w:fldCharType="end"/>
      </w:r>
      <w:r w:rsidR="00E80ED3">
        <w:t xml:space="preserve">. The facet of innovation can be helpful to successfully achieve desired outcomes of industrial success in the scenario of </w:t>
      </w:r>
      <w:r w:rsidR="00630B2F">
        <w:t xml:space="preserve">the </w:t>
      </w:r>
      <w:r w:rsidR="00E80ED3">
        <w:t xml:space="preserve">manufacturing industry. </w:t>
      </w:r>
    </w:p>
    <w:p w14:paraId="524AA69E" w14:textId="334821D7" w:rsidR="00A66DC0" w:rsidRDefault="00A66DC0" w:rsidP="00507F87">
      <w:pPr>
        <w:pStyle w:val="Title2"/>
        <w:jc w:val="left"/>
        <w:rPr>
          <w:b/>
          <w:bCs/>
        </w:rPr>
      </w:pPr>
      <w:r w:rsidRPr="00B507F8">
        <w:rPr>
          <w:b/>
          <w:bCs/>
        </w:rPr>
        <w:tab/>
        <w:t xml:space="preserve">Key </w:t>
      </w:r>
      <w:r w:rsidR="005D5012" w:rsidRPr="00B507F8">
        <w:rPr>
          <w:b/>
          <w:bCs/>
        </w:rPr>
        <w:t>Players in the Industry</w:t>
      </w:r>
    </w:p>
    <w:p w14:paraId="7146FEE8" w14:textId="0D1C9615" w:rsidR="001939AF" w:rsidRPr="001939AF" w:rsidRDefault="001939AF" w:rsidP="00507F87">
      <w:pPr>
        <w:pStyle w:val="Title2"/>
        <w:jc w:val="left"/>
      </w:pPr>
      <w:r w:rsidRPr="001939AF">
        <w:tab/>
        <w:t xml:space="preserve">When it comes to the perspective of innovation in </w:t>
      </w:r>
      <w:r w:rsidR="00630B2F">
        <w:t xml:space="preserve">the </w:t>
      </w:r>
      <w:r w:rsidRPr="001939AF">
        <w:t xml:space="preserve">manufacturing industry, </w:t>
      </w:r>
      <w:r>
        <w:t xml:space="preserve">there </w:t>
      </w:r>
      <w:r w:rsidR="00630B2F">
        <w:t>is</w:t>
      </w:r>
      <w:r>
        <w:t xml:space="preserve"> </w:t>
      </w:r>
      <w:r w:rsidR="00630B2F">
        <w:t xml:space="preserve">a </w:t>
      </w:r>
      <w:r>
        <w:t xml:space="preserve">number of players involves in this scenario. </w:t>
      </w:r>
      <w:r w:rsidR="005101E8">
        <w:t xml:space="preserve">Volleybak is </w:t>
      </w:r>
      <w:r w:rsidR="00630B2F">
        <w:t xml:space="preserve">the </w:t>
      </w:r>
      <w:r w:rsidR="005101E8">
        <w:t xml:space="preserve">potential stakeholder that is successfully offering </w:t>
      </w:r>
      <w:r w:rsidR="00630B2F">
        <w:t xml:space="preserve">a </w:t>
      </w:r>
      <w:r w:rsidR="005101E8">
        <w:t xml:space="preserve">solar-charged jacket in the market of </w:t>
      </w:r>
      <w:r w:rsidR="00630B2F">
        <w:t xml:space="preserve">the </w:t>
      </w:r>
      <w:r w:rsidR="005101E8">
        <w:t xml:space="preserve">United Kingdom. </w:t>
      </w:r>
    </w:p>
    <w:p w14:paraId="6865E8BE" w14:textId="745B277F" w:rsidR="00274102" w:rsidRDefault="00274102" w:rsidP="00507F87">
      <w:pPr>
        <w:pStyle w:val="Title2"/>
        <w:jc w:val="left"/>
        <w:rPr>
          <w:b/>
          <w:bCs/>
        </w:rPr>
      </w:pPr>
      <w:r>
        <w:rPr>
          <w:b/>
          <w:bCs/>
        </w:rPr>
        <w:lastRenderedPageBreak/>
        <w:tab/>
      </w:r>
      <w:r w:rsidR="00490220">
        <w:rPr>
          <w:b/>
          <w:bCs/>
        </w:rPr>
        <w:t>Competitive Advantage Analysis</w:t>
      </w:r>
    </w:p>
    <w:p w14:paraId="6B254CC3" w14:textId="51CFB3D3" w:rsidR="00274102" w:rsidRPr="00274102" w:rsidRDefault="00274102" w:rsidP="00274102">
      <w:pPr>
        <w:pStyle w:val="Title2"/>
        <w:jc w:val="left"/>
      </w:pPr>
      <w:r>
        <w:rPr>
          <w:b/>
          <w:bCs/>
        </w:rPr>
        <w:tab/>
      </w:r>
      <w:r w:rsidRPr="00274102">
        <w:t>It is highly important to consider the importance of competitive advantage analysis. It helps to understand the strengths and areas of improvement for the company. In the case of the solar-charged jacket, it is highly critical to determine various challenges and barriers to the product for entering the manufacturing industry. There are plenty of renewable products in the market due to the critical circumstances of climate change and global warming. If the company is going to launch its product in the market, then it should need to utilize some impressive formulas</w:t>
      </w:r>
      <w:r w:rsidR="00AE1252">
        <w:t xml:space="preserve"> </w:t>
      </w:r>
      <w:r w:rsidR="00AE1252">
        <w:fldChar w:fldCharType="begin"/>
      </w:r>
      <w:r w:rsidR="00AE1252">
        <w:instrText xml:space="preserve"> ADDIN ZOTERO_ITEM CSL_CITATION {"citationID":"swgu2YOq","properties":{"formattedCitation":"(Shan et al., 2012)","plainCitation":"(Shan et al., 2012)","noteIndex":0},"citationItems":[{"id":1756,"uris":["http://zotero.org/users/local/7Hi3kAOD/items/7HRN8R4W"],"uri":["http://zotero.org/users/local/7Hi3kAOD/items/7HRN8R4W"],"itemData":{"id":1756,"type":"article-journal","container-title":"International Journal of Precision Engineering and Manufacturing","issue":"7","page":"1095-1100","title":"Key manufacturing technology &amp; equipment for energy saving and emissions reduction in mechanical equipment industry","volume":"13","author":[{"family":"Shan","given":"Zhongde"},{"family":"Qin","given":"Shaoyan"},{"family":"Liu","given":"Qian"},{"family":"Liu","given":"Feng"}],"issued":{"date-parts":[["2012"]]}}}],"schema":"https://github.com/citation-style-language/schema/raw/master/csl-citation.json"} </w:instrText>
      </w:r>
      <w:r w:rsidR="00AE1252">
        <w:fldChar w:fldCharType="separate"/>
      </w:r>
      <w:r w:rsidR="00AE1252" w:rsidRPr="00AE1252">
        <w:rPr>
          <w:rFonts w:ascii="Times New Roman" w:hAnsi="Times New Roman" w:cs="Times New Roman"/>
        </w:rPr>
        <w:t>(Shan et al., 2012)</w:t>
      </w:r>
      <w:r w:rsidR="00AE1252">
        <w:fldChar w:fldCharType="end"/>
      </w:r>
      <w:r w:rsidRPr="00274102">
        <w:t xml:space="preserve">. There are many companies in the market that are using to sell their renewable products for children and adults. </w:t>
      </w:r>
      <w:r w:rsidR="00264EE1" w:rsidRPr="00274102">
        <w:t>So,</w:t>
      </w:r>
      <w:r w:rsidRPr="00274102">
        <w:t xml:space="preserve"> it that scenario it is difficult to make an impressive entry in the market. In addition to this, the solar-charged jackets can also face threat from the increased lobby of non-renewable products. </w:t>
      </w:r>
    </w:p>
    <w:p w14:paraId="164A1446" w14:textId="7ED1D1D4" w:rsidR="002F4DA7" w:rsidRDefault="00274102" w:rsidP="00264EE1">
      <w:pPr>
        <w:pStyle w:val="Title2"/>
        <w:ind w:firstLine="720"/>
        <w:jc w:val="left"/>
      </w:pPr>
      <w:r w:rsidRPr="00274102">
        <w:t>Furthermore, it is critical to understand the environmental scan of that solar-charged jacket. The solar charged jacket is made to glow by exposing it to any light source. Due to the addition of highly responsive material in its manufacturing, its overall value is enhanced. Its impressive ability to glow for more than 12 hours is highly significant for its success in the market. SWOT analysis of that product also indicates that its g</w:t>
      </w:r>
      <w:r w:rsidR="006A13C0">
        <w:t>r</w:t>
      </w:r>
      <w:r w:rsidRPr="00274102">
        <w:t>owing</w:t>
      </w:r>
      <w:r w:rsidR="006A13C0">
        <w:t xml:space="preserve"> innovative</w:t>
      </w:r>
      <w:r w:rsidRPr="00274102">
        <w:t xml:space="preserve"> feature can overcome various entering barriers.</w:t>
      </w:r>
    </w:p>
    <w:p w14:paraId="4C4192DE" w14:textId="77777777" w:rsidR="002F4DA7" w:rsidRDefault="002F4DA7">
      <w:r>
        <w:br w:type="page"/>
      </w:r>
    </w:p>
    <w:p w14:paraId="28F5D233" w14:textId="485635BA" w:rsidR="00274102" w:rsidRPr="002F4DA7" w:rsidRDefault="002F4DA7" w:rsidP="002F4DA7">
      <w:pPr>
        <w:pStyle w:val="Title2"/>
        <w:ind w:firstLine="720"/>
        <w:rPr>
          <w:b/>
          <w:bCs/>
        </w:rPr>
      </w:pPr>
      <w:r w:rsidRPr="002F4DA7">
        <w:rPr>
          <w:b/>
          <w:bCs/>
        </w:rPr>
        <w:lastRenderedPageBreak/>
        <w:t>References</w:t>
      </w:r>
    </w:p>
    <w:p w14:paraId="479F7974" w14:textId="38B0D7A4" w:rsidR="005671BB" w:rsidRPr="005671BB" w:rsidRDefault="002F4DA7" w:rsidP="005671BB">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5671BB" w:rsidRPr="005671BB">
        <w:rPr>
          <w:rFonts w:ascii="Times New Roman" w:hAnsi="Times New Roman" w:cs="Times New Roman"/>
        </w:rPr>
        <w:t xml:space="preserve">Eckmann, H., &amp; Young, K. (2017). </w:t>
      </w:r>
      <w:r w:rsidR="005671BB" w:rsidRPr="005671BB">
        <w:rPr>
          <w:rFonts w:ascii="Times New Roman" w:hAnsi="Times New Roman" w:cs="Times New Roman"/>
          <w:i/>
          <w:iCs/>
        </w:rPr>
        <w:t>Sculpting Rough Ideas Into Elegant Business Plans: Ideas to Action</w:t>
      </w:r>
      <w:r w:rsidR="005671BB" w:rsidRPr="005671BB">
        <w:rPr>
          <w:rFonts w:ascii="Times New Roman" w:hAnsi="Times New Roman" w:cs="Times New Roman"/>
        </w:rPr>
        <w:t>. Sentia Publishing. https://books.google.com/books?id=IJQtMQAACAAJ</w:t>
      </w:r>
    </w:p>
    <w:p w14:paraId="4C033E77" w14:textId="77777777" w:rsidR="005671BB" w:rsidRPr="005671BB" w:rsidRDefault="005671BB" w:rsidP="005671BB">
      <w:pPr>
        <w:pStyle w:val="Bibliography"/>
        <w:rPr>
          <w:rFonts w:ascii="Times New Roman" w:hAnsi="Times New Roman" w:cs="Times New Roman"/>
        </w:rPr>
      </w:pPr>
      <w:r w:rsidRPr="005671BB">
        <w:rPr>
          <w:rFonts w:ascii="Times New Roman" w:hAnsi="Times New Roman" w:cs="Times New Roman"/>
        </w:rPr>
        <w:t xml:space="preserve">Grusenmeyer, D. (2009). </w:t>
      </w:r>
      <w:r w:rsidRPr="005671BB">
        <w:rPr>
          <w:rFonts w:ascii="Times New Roman" w:hAnsi="Times New Roman" w:cs="Times New Roman"/>
          <w:i/>
          <w:iCs/>
        </w:rPr>
        <w:t>Mission, vision, values &amp; goals</w:t>
      </w:r>
      <w:r w:rsidRPr="005671BB">
        <w:rPr>
          <w:rFonts w:ascii="Times New Roman" w:hAnsi="Times New Roman" w:cs="Times New Roman"/>
        </w:rPr>
        <w:t>.</w:t>
      </w:r>
    </w:p>
    <w:p w14:paraId="33804794" w14:textId="77777777" w:rsidR="005671BB" w:rsidRPr="005671BB" w:rsidRDefault="005671BB" w:rsidP="005671BB">
      <w:pPr>
        <w:pStyle w:val="Bibliography"/>
        <w:rPr>
          <w:rFonts w:ascii="Times New Roman" w:hAnsi="Times New Roman" w:cs="Times New Roman"/>
        </w:rPr>
      </w:pPr>
      <w:r w:rsidRPr="005671BB">
        <w:rPr>
          <w:rFonts w:ascii="Times New Roman" w:hAnsi="Times New Roman" w:cs="Times New Roman"/>
        </w:rPr>
        <w:t xml:space="preserve">Harrison, A., &amp; McMillan, M. (2011). Offshoring jobs? Multinationals and US manufacturing employment. </w:t>
      </w:r>
      <w:r w:rsidRPr="005671BB">
        <w:rPr>
          <w:rFonts w:ascii="Times New Roman" w:hAnsi="Times New Roman" w:cs="Times New Roman"/>
          <w:i/>
          <w:iCs/>
        </w:rPr>
        <w:t>Review of Economics and Statistics</w:t>
      </w:r>
      <w:r w:rsidRPr="005671BB">
        <w:rPr>
          <w:rFonts w:ascii="Times New Roman" w:hAnsi="Times New Roman" w:cs="Times New Roman"/>
        </w:rPr>
        <w:t xml:space="preserve">, </w:t>
      </w:r>
      <w:r w:rsidRPr="005671BB">
        <w:rPr>
          <w:rFonts w:ascii="Times New Roman" w:hAnsi="Times New Roman" w:cs="Times New Roman"/>
          <w:i/>
          <w:iCs/>
        </w:rPr>
        <w:t>93</w:t>
      </w:r>
      <w:r w:rsidRPr="005671BB">
        <w:rPr>
          <w:rFonts w:ascii="Times New Roman" w:hAnsi="Times New Roman" w:cs="Times New Roman"/>
        </w:rPr>
        <w:t>(3), 857–875.</w:t>
      </w:r>
    </w:p>
    <w:p w14:paraId="5B46C544" w14:textId="77777777" w:rsidR="005671BB" w:rsidRPr="005671BB" w:rsidRDefault="005671BB" w:rsidP="005671BB">
      <w:pPr>
        <w:pStyle w:val="Bibliography"/>
        <w:rPr>
          <w:rFonts w:ascii="Times New Roman" w:hAnsi="Times New Roman" w:cs="Times New Roman"/>
        </w:rPr>
      </w:pPr>
      <w:r w:rsidRPr="005671BB">
        <w:rPr>
          <w:rFonts w:ascii="Times New Roman" w:hAnsi="Times New Roman" w:cs="Times New Roman"/>
        </w:rPr>
        <w:t xml:space="preserve">Platzer, M. D. (2012). </w:t>
      </w:r>
      <w:r w:rsidRPr="005671BB">
        <w:rPr>
          <w:rFonts w:ascii="Times New Roman" w:hAnsi="Times New Roman" w:cs="Times New Roman"/>
          <w:i/>
          <w:iCs/>
        </w:rPr>
        <w:t>US solar photovoltaic manufacturing: Industry trends, global competition, federal support</w:t>
      </w:r>
      <w:r w:rsidRPr="005671BB">
        <w:rPr>
          <w:rFonts w:ascii="Times New Roman" w:hAnsi="Times New Roman" w:cs="Times New Roman"/>
        </w:rPr>
        <w:t>.</w:t>
      </w:r>
    </w:p>
    <w:p w14:paraId="450AAD00" w14:textId="77777777" w:rsidR="005671BB" w:rsidRPr="005671BB" w:rsidRDefault="005671BB" w:rsidP="005671BB">
      <w:pPr>
        <w:pStyle w:val="Bibliography"/>
        <w:rPr>
          <w:rFonts w:ascii="Times New Roman" w:hAnsi="Times New Roman" w:cs="Times New Roman"/>
        </w:rPr>
      </w:pPr>
      <w:r w:rsidRPr="005671BB">
        <w:rPr>
          <w:rFonts w:ascii="Times New Roman" w:hAnsi="Times New Roman" w:cs="Times New Roman"/>
        </w:rPr>
        <w:t xml:space="preserve">Shan, Z., Qin, S., Liu, Q., &amp; Liu, F. (2012). Key manufacturing technology &amp; equipment for energy saving and emissions reduction in mechanical equipment industry. </w:t>
      </w:r>
      <w:r w:rsidRPr="005671BB">
        <w:rPr>
          <w:rFonts w:ascii="Times New Roman" w:hAnsi="Times New Roman" w:cs="Times New Roman"/>
          <w:i/>
          <w:iCs/>
        </w:rPr>
        <w:t>International Journal of Precision Engineering and Manufacturing</w:t>
      </w:r>
      <w:r w:rsidRPr="005671BB">
        <w:rPr>
          <w:rFonts w:ascii="Times New Roman" w:hAnsi="Times New Roman" w:cs="Times New Roman"/>
        </w:rPr>
        <w:t xml:space="preserve">, </w:t>
      </w:r>
      <w:r w:rsidRPr="005671BB">
        <w:rPr>
          <w:rFonts w:ascii="Times New Roman" w:hAnsi="Times New Roman" w:cs="Times New Roman"/>
          <w:i/>
          <w:iCs/>
        </w:rPr>
        <w:t>13</w:t>
      </w:r>
      <w:r w:rsidRPr="005671BB">
        <w:rPr>
          <w:rFonts w:ascii="Times New Roman" w:hAnsi="Times New Roman" w:cs="Times New Roman"/>
        </w:rPr>
        <w:t>(7), 1095–1100.</w:t>
      </w:r>
    </w:p>
    <w:p w14:paraId="459BB709" w14:textId="77777777" w:rsidR="005671BB" w:rsidRPr="005671BB" w:rsidRDefault="005671BB" w:rsidP="005671BB">
      <w:pPr>
        <w:pStyle w:val="Bibliography"/>
        <w:rPr>
          <w:rFonts w:ascii="Times New Roman" w:hAnsi="Times New Roman" w:cs="Times New Roman"/>
        </w:rPr>
      </w:pPr>
      <w:r w:rsidRPr="005671BB">
        <w:rPr>
          <w:rFonts w:ascii="Times New Roman" w:hAnsi="Times New Roman" w:cs="Times New Roman"/>
        </w:rPr>
        <w:t xml:space="preserve">Taiwo, A. A., Lawal, F. A., &amp; Agwu, E. (2016). Vision and Mission in Organization: Myth or Heuristic Device? </w:t>
      </w:r>
      <w:r w:rsidRPr="005671BB">
        <w:rPr>
          <w:rFonts w:ascii="Times New Roman" w:hAnsi="Times New Roman" w:cs="Times New Roman"/>
          <w:i/>
          <w:iCs/>
        </w:rPr>
        <w:t>The International Journal of Business &amp; Management</w:t>
      </w:r>
      <w:r w:rsidRPr="005671BB">
        <w:rPr>
          <w:rFonts w:ascii="Times New Roman" w:hAnsi="Times New Roman" w:cs="Times New Roman"/>
        </w:rPr>
        <w:t xml:space="preserve">, </w:t>
      </w:r>
      <w:r w:rsidRPr="005671BB">
        <w:rPr>
          <w:rFonts w:ascii="Times New Roman" w:hAnsi="Times New Roman" w:cs="Times New Roman"/>
          <w:i/>
          <w:iCs/>
        </w:rPr>
        <w:t>4</w:t>
      </w:r>
      <w:r w:rsidRPr="005671BB">
        <w:rPr>
          <w:rFonts w:ascii="Times New Roman" w:hAnsi="Times New Roman" w:cs="Times New Roman"/>
        </w:rPr>
        <w:t>(3).</w:t>
      </w:r>
    </w:p>
    <w:p w14:paraId="2E580BF2" w14:textId="09D63D29" w:rsidR="002F4DA7" w:rsidRPr="00274102" w:rsidRDefault="002F4DA7" w:rsidP="002F4DA7">
      <w:pPr>
        <w:pStyle w:val="Title2"/>
        <w:ind w:firstLine="720"/>
        <w:jc w:val="left"/>
      </w:pPr>
      <w:r>
        <w:fldChar w:fldCharType="end"/>
      </w:r>
    </w:p>
    <w:p w14:paraId="76BB1FAA" w14:textId="77777777" w:rsidR="00695BE3" w:rsidRDefault="00695BE3" w:rsidP="00695BE3">
      <w:pPr>
        <w:pStyle w:val="Title2"/>
        <w:jc w:val="left"/>
      </w:pPr>
    </w:p>
    <w:sectPr w:rsidR="00695BE3">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6E9864" w16cid:durableId="21D23ECB"/>
  <w16cid:commentId w16cid:paraId="57705A43" w16cid:durableId="21D23F8E"/>
  <w16cid:commentId w16cid:paraId="1B16EDB6" w16cid:durableId="21D24031"/>
  <w16cid:commentId w16cid:paraId="54CE230A" w16cid:durableId="21D2426A"/>
  <w16cid:commentId w16cid:paraId="185BA3BD" w16cid:durableId="21D243F0"/>
  <w16cid:commentId w16cid:paraId="741045EC" w16cid:durableId="21D243F1"/>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70DACD" w14:textId="77777777" w:rsidR="00CE3584" w:rsidRDefault="00CE3584">
      <w:pPr>
        <w:spacing w:line="240" w:lineRule="auto"/>
      </w:pPr>
      <w:r>
        <w:separator/>
      </w:r>
    </w:p>
    <w:p w14:paraId="5D86BB9E" w14:textId="77777777" w:rsidR="00CE3584" w:rsidRDefault="00CE3584"/>
  </w:endnote>
  <w:endnote w:type="continuationSeparator" w:id="0">
    <w:p w14:paraId="535BC45E" w14:textId="77777777" w:rsidR="00CE3584" w:rsidRDefault="00CE3584">
      <w:pPr>
        <w:spacing w:line="240" w:lineRule="auto"/>
      </w:pPr>
      <w:r>
        <w:continuationSeparator/>
      </w:r>
    </w:p>
    <w:p w14:paraId="028939A5" w14:textId="77777777" w:rsidR="00CE3584" w:rsidRDefault="00CE358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E43744" w14:textId="77777777" w:rsidR="00CE3584" w:rsidRDefault="00CE3584">
      <w:pPr>
        <w:spacing w:line="240" w:lineRule="auto"/>
      </w:pPr>
      <w:r>
        <w:separator/>
      </w:r>
    </w:p>
    <w:p w14:paraId="0D28FA28" w14:textId="77777777" w:rsidR="00CE3584" w:rsidRDefault="00CE3584"/>
  </w:footnote>
  <w:footnote w:type="continuationSeparator" w:id="0">
    <w:p w14:paraId="5407A6A1" w14:textId="77777777" w:rsidR="00CE3584" w:rsidRDefault="00CE3584">
      <w:pPr>
        <w:spacing w:line="240" w:lineRule="auto"/>
      </w:pPr>
      <w:r>
        <w:continuationSeparator/>
      </w:r>
    </w:p>
    <w:p w14:paraId="44905092" w14:textId="77777777" w:rsidR="00CE3584" w:rsidRDefault="00CE3584"/>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5A820" w14:textId="377EBFE1" w:rsidR="00E81978" w:rsidRDefault="00616F94">
    <w:pPr>
      <w:pStyle w:val="Header"/>
    </w:pPr>
    <w:r>
      <w:t>BUSINESS AND MANAGEMENT</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44A4A">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986F4B" w14:textId="1058AB44" w:rsidR="00E81978" w:rsidRDefault="005D3A03">
    <w:pPr>
      <w:pStyle w:val="Header"/>
      <w:rPr>
        <w:rStyle w:val="Strong"/>
      </w:rPr>
    </w:pPr>
    <w:r>
      <w:t xml:space="preserve">Running head: </w:t>
    </w:r>
    <w:r w:rsidR="00616F94">
      <w:t>BUSINESS AND MANAGEMEN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844A4A">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M7YwNzMwsDS3MDNV0lEKTi0uzszPAykwrgUAaLy6XiwAAAA="/>
  </w:docVars>
  <w:rsids>
    <w:rsidRoot w:val="005C39B5"/>
    <w:rsid w:val="00010035"/>
    <w:rsid w:val="00010577"/>
    <w:rsid w:val="00011AF4"/>
    <w:rsid w:val="00026F6D"/>
    <w:rsid w:val="00030ED9"/>
    <w:rsid w:val="00040DA2"/>
    <w:rsid w:val="00045D24"/>
    <w:rsid w:val="00050A1B"/>
    <w:rsid w:val="00051677"/>
    <w:rsid w:val="00056315"/>
    <w:rsid w:val="00056B94"/>
    <w:rsid w:val="0006440B"/>
    <w:rsid w:val="00064EBC"/>
    <w:rsid w:val="00066E73"/>
    <w:rsid w:val="000729F9"/>
    <w:rsid w:val="00090778"/>
    <w:rsid w:val="000A40AE"/>
    <w:rsid w:val="000B2AF7"/>
    <w:rsid w:val="000B379A"/>
    <w:rsid w:val="000B4B5E"/>
    <w:rsid w:val="000B50A6"/>
    <w:rsid w:val="000C0DA1"/>
    <w:rsid w:val="000C3E96"/>
    <w:rsid w:val="000C71F8"/>
    <w:rsid w:val="000D3F41"/>
    <w:rsid w:val="000E666F"/>
    <w:rsid w:val="000F5A5C"/>
    <w:rsid w:val="00106254"/>
    <w:rsid w:val="00107330"/>
    <w:rsid w:val="00113771"/>
    <w:rsid w:val="00124BE4"/>
    <w:rsid w:val="00125CA1"/>
    <w:rsid w:val="00147DCF"/>
    <w:rsid w:val="0015522C"/>
    <w:rsid w:val="00157B9C"/>
    <w:rsid w:val="00166EDD"/>
    <w:rsid w:val="0017473D"/>
    <w:rsid w:val="00176992"/>
    <w:rsid w:val="00177AE4"/>
    <w:rsid w:val="0018062B"/>
    <w:rsid w:val="00186AA5"/>
    <w:rsid w:val="001939AF"/>
    <w:rsid w:val="00196160"/>
    <w:rsid w:val="001B76DC"/>
    <w:rsid w:val="001E0F6B"/>
    <w:rsid w:val="001E714C"/>
    <w:rsid w:val="001F7A48"/>
    <w:rsid w:val="00202F48"/>
    <w:rsid w:val="00207F73"/>
    <w:rsid w:val="002236FF"/>
    <w:rsid w:val="002338CC"/>
    <w:rsid w:val="00241C53"/>
    <w:rsid w:val="00256D77"/>
    <w:rsid w:val="002624B8"/>
    <w:rsid w:val="00264EE1"/>
    <w:rsid w:val="00267A88"/>
    <w:rsid w:val="00274102"/>
    <w:rsid w:val="00283E70"/>
    <w:rsid w:val="002950CF"/>
    <w:rsid w:val="002A3D5F"/>
    <w:rsid w:val="002C4125"/>
    <w:rsid w:val="002D2EF4"/>
    <w:rsid w:val="002E4C13"/>
    <w:rsid w:val="002E6F3D"/>
    <w:rsid w:val="002F4DA7"/>
    <w:rsid w:val="00300564"/>
    <w:rsid w:val="00300F3F"/>
    <w:rsid w:val="00323792"/>
    <w:rsid w:val="00324184"/>
    <w:rsid w:val="00332133"/>
    <w:rsid w:val="0035037D"/>
    <w:rsid w:val="00351A9B"/>
    <w:rsid w:val="00355DCA"/>
    <w:rsid w:val="00356784"/>
    <w:rsid w:val="00362E7B"/>
    <w:rsid w:val="00381A22"/>
    <w:rsid w:val="003877F6"/>
    <w:rsid w:val="003B208B"/>
    <w:rsid w:val="003C3D0D"/>
    <w:rsid w:val="003D0125"/>
    <w:rsid w:val="00445E23"/>
    <w:rsid w:val="00454790"/>
    <w:rsid w:val="00461C0C"/>
    <w:rsid w:val="004651B7"/>
    <w:rsid w:val="00467A63"/>
    <w:rsid w:val="004724D7"/>
    <w:rsid w:val="00472814"/>
    <w:rsid w:val="00484A09"/>
    <w:rsid w:val="00490220"/>
    <w:rsid w:val="004A0CDC"/>
    <w:rsid w:val="004A150C"/>
    <w:rsid w:val="004A34A9"/>
    <w:rsid w:val="004A45B1"/>
    <w:rsid w:val="004C058D"/>
    <w:rsid w:val="004C432B"/>
    <w:rsid w:val="004C7EDF"/>
    <w:rsid w:val="004D7E86"/>
    <w:rsid w:val="004F5EF6"/>
    <w:rsid w:val="00507117"/>
    <w:rsid w:val="00507F87"/>
    <w:rsid w:val="005101E8"/>
    <w:rsid w:val="005139F7"/>
    <w:rsid w:val="0051611C"/>
    <w:rsid w:val="00534CE6"/>
    <w:rsid w:val="00551A02"/>
    <w:rsid w:val="005534FA"/>
    <w:rsid w:val="005671BB"/>
    <w:rsid w:val="005772BA"/>
    <w:rsid w:val="00580B1A"/>
    <w:rsid w:val="005916FB"/>
    <w:rsid w:val="005A4933"/>
    <w:rsid w:val="005A5B6F"/>
    <w:rsid w:val="005B180D"/>
    <w:rsid w:val="005B3A43"/>
    <w:rsid w:val="005B6F5A"/>
    <w:rsid w:val="005B7CC0"/>
    <w:rsid w:val="005C39B5"/>
    <w:rsid w:val="005C5FCB"/>
    <w:rsid w:val="005D3A03"/>
    <w:rsid w:val="005D5012"/>
    <w:rsid w:val="00616F94"/>
    <w:rsid w:val="00621977"/>
    <w:rsid w:val="00630B2F"/>
    <w:rsid w:val="0063283F"/>
    <w:rsid w:val="00654C68"/>
    <w:rsid w:val="00662033"/>
    <w:rsid w:val="00671739"/>
    <w:rsid w:val="00695BE3"/>
    <w:rsid w:val="006A13C0"/>
    <w:rsid w:val="006A3C58"/>
    <w:rsid w:val="006B2CCE"/>
    <w:rsid w:val="006C0E9B"/>
    <w:rsid w:val="006C5762"/>
    <w:rsid w:val="006E0182"/>
    <w:rsid w:val="006E34DD"/>
    <w:rsid w:val="006E4876"/>
    <w:rsid w:val="007044C0"/>
    <w:rsid w:val="0070647B"/>
    <w:rsid w:val="007265A4"/>
    <w:rsid w:val="0072776B"/>
    <w:rsid w:val="00772C00"/>
    <w:rsid w:val="00791A77"/>
    <w:rsid w:val="007A4F48"/>
    <w:rsid w:val="007B4381"/>
    <w:rsid w:val="007D3B4E"/>
    <w:rsid w:val="007E79ED"/>
    <w:rsid w:val="007F075F"/>
    <w:rsid w:val="008002C0"/>
    <w:rsid w:val="0082446D"/>
    <w:rsid w:val="00826E60"/>
    <w:rsid w:val="00830854"/>
    <w:rsid w:val="00832ED4"/>
    <w:rsid w:val="00844A4A"/>
    <w:rsid w:val="00857909"/>
    <w:rsid w:val="00872C3D"/>
    <w:rsid w:val="00877B9B"/>
    <w:rsid w:val="0088774A"/>
    <w:rsid w:val="008B0991"/>
    <w:rsid w:val="008B6C11"/>
    <w:rsid w:val="008C5323"/>
    <w:rsid w:val="008D04EA"/>
    <w:rsid w:val="008D1480"/>
    <w:rsid w:val="008D3C83"/>
    <w:rsid w:val="008D477A"/>
    <w:rsid w:val="008F3842"/>
    <w:rsid w:val="00906560"/>
    <w:rsid w:val="00915E46"/>
    <w:rsid w:val="0092017F"/>
    <w:rsid w:val="009208CE"/>
    <w:rsid w:val="00935DC1"/>
    <w:rsid w:val="009460BB"/>
    <w:rsid w:val="0094693D"/>
    <w:rsid w:val="00947DC1"/>
    <w:rsid w:val="00967089"/>
    <w:rsid w:val="00992B6B"/>
    <w:rsid w:val="009A6A3B"/>
    <w:rsid w:val="009C01C7"/>
    <w:rsid w:val="009C25D1"/>
    <w:rsid w:val="009D4A50"/>
    <w:rsid w:val="009D4DFC"/>
    <w:rsid w:val="009D5906"/>
    <w:rsid w:val="009E0E81"/>
    <w:rsid w:val="009E4F1D"/>
    <w:rsid w:val="009E780B"/>
    <w:rsid w:val="00A015F6"/>
    <w:rsid w:val="00A045A5"/>
    <w:rsid w:val="00A13CC4"/>
    <w:rsid w:val="00A16CD6"/>
    <w:rsid w:val="00A22AEC"/>
    <w:rsid w:val="00A3073A"/>
    <w:rsid w:val="00A31151"/>
    <w:rsid w:val="00A345C6"/>
    <w:rsid w:val="00A427BF"/>
    <w:rsid w:val="00A43CF6"/>
    <w:rsid w:val="00A44320"/>
    <w:rsid w:val="00A46ABF"/>
    <w:rsid w:val="00A535A0"/>
    <w:rsid w:val="00A54924"/>
    <w:rsid w:val="00A570D7"/>
    <w:rsid w:val="00A63E21"/>
    <w:rsid w:val="00A66DC0"/>
    <w:rsid w:val="00A80CC3"/>
    <w:rsid w:val="00A84FF8"/>
    <w:rsid w:val="00A86A65"/>
    <w:rsid w:val="00A9339B"/>
    <w:rsid w:val="00AC4563"/>
    <w:rsid w:val="00AE1252"/>
    <w:rsid w:val="00B02BEA"/>
    <w:rsid w:val="00B03F81"/>
    <w:rsid w:val="00B0611F"/>
    <w:rsid w:val="00B116F3"/>
    <w:rsid w:val="00B12F8D"/>
    <w:rsid w:val="00B15FE3"/>
    <w:rsid w:val="00B16C84"/>
    <w:rsid w:val="00B2748C"/>
    <w:rsid w:val="00B3629F"/>
    <w:rsid w:val="00B3687F"/>
    <w:rsid w:val="00B371A5"/>
    <w:rsid w:val="00B507F8"/>
    <w:rsid w:val="00B5293E"/>
    <w:rsid w:val="00B56045"/>
    <w:rsid w:val="00B804EE"/>
    <w:rsid w:val="00B823AA"/>
    <w:rsid w:val="00B8705B"/>
    <w:rsid w:val="00BA45DB"/>
    <w:rsid w:val="00BB4400"/>
    <w:rsid w:val="00BC1CE1"/>
    <w:rsid w:val="00BC42AC"/>
    <w:rsid w:val="00BE0380"/>
    <w:rsid w:val="00BE58AA"/>
    <w:rsid w:val="00BE59F5"/>
    <w:rsid w:val="00BF4184"/>
    <w:rsid w:val="00BF4901"/>
    <w:rsid w:val="00BF4C05"/>
    <w:rsid w:val="00BF6550"/>
    <w:rsid w:val="00BF6C8F"/>
    <w:rsid w:val="00C0601E"/>
    <w:rsid w:val="00C07E03"/>
    <w:rsid w:val="00C13713"/>
    <w:rsid w:val="00C2126C"/>
    <w:rsid w:val="00C31D30"/>
    <w:rsid w:val="00C42683"/>
    <w:rsid w:val="00C4748A"/>
    <w:rsid w:val="00C66397"/>
    <w:rsid w:val="00C67125"/>
    <w:rsid w:val="00C83B0F"/>
    <w:rsid w:val="00C91767"/>
    <w:rsid w:val="00C95E7F"/>
    <w:rsid w:val="00CA134E"/>
    <w:rsid w:val="00CB28AE"/>
    <w:rsid w:val="00CC63BE"/>
    <w:rsid w:val="00CD2B4A"/>
    <w:rsid w:val="00CD6E39"/>
    <w:rsid w:val="00CE3584"/>
    <w:rsid w:val="00CF23BE"/>
    <w:rsid w:val="00CF6E91"/>
    <w:rsid w:val="00D16492"/>
    <w:rsid w:val="00D35C57"/>
    <w:rsid w:val="00D51108"/>
    <w:rsid w:val="00D51574"/>
    <w:rsid w:val="00D80A61"/>
    <w:rsid w:val="00D85B68"/>
    <w:rsid w:val="00D93B9D"/>
    <w:rsid w:val="00DB0514"/>
    <w:rsid w:val="00DB13B0"/>
    <w:rsid w:val="00DD5669"/>
    <w:rsid w:val="00DD6992"/>
    <w:rsid w:val="00DE6F7B"/>
    <w:rsid w:val="00DE7459"/>
    <w:rsid w:val="00DE7C0E"/>
    <w:rsid w:val="00E00B8A"/>
    <w:rsid w:val="00E133FD"/>
    <w:rsid w:val="00E276CF"/>
    <w:rsid w:val="00E30EB4"/>
    <w:rsid w:val="00E3454A"/>
    <w:rsid w:val="00E429C9"/>
    <w:rsid w:val="00E53777"/>
    <w:rsid w:val="00E6004D"/>
    <w:rsid w:val="00E647BA"/>
    <w:rsid w:val="00E74AC1"/>
    <w:rsid w:val="00E80ED3"/>
    <w:rsid w:val="00E81978"/>
    <w:rsid w:val="00E81D57"/>
    <w:rsid w:val="00E855FF"/>
    <w:rsid w:val="00E85C03"/>
    <w:rsid w:val="00E91DF2"/>
    <w:rsid w:val="00EA5252"/>
    <w:rsid w:val="00ED4AEE"/>
    <w:rsid w:val="00ED686D"/>
    <w:rsid w:val="00EE5314"/>
    <w:rsid w:val="00EE695F"/>
    <w:rsid w:val="00EF5036"/>
    <w:rsid w:val="00F20D98"/>
    <w:rsid w:val="00F379B7"/>
    <w:rsid w:val="00F410DD"/>
    <w:rsid w:val="00F525FA"/>
    <w:rsid w:val="00F572D0"/>
    <w:rsid w:val="00F95DDC"/>
    <w:rsid w:val="00F978BC"/>
    <w:rsid w:val="00FE4532"/>
    <w:rsid w:val="00FE52F8"/>
    <w:rsid w:val="00FF0E7D"/>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1C0C9C-5BC3-4A6D-A152-07C05AA2EA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2690</Words>
  <Characters>15338</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22T11:48:00Z</dcterms:created>
  <dcterms:modified xsi:type="dcterms:W3CDTF">2020-01-22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KmgiCOj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